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Layout w:type="fixed"/>
        <w:tblLook w:val="01E0" w:firstRow="1" w:lastRow="1" w:firstColumn="1" w:lastColumn="1" w:noHBand="0" w:noVBand="0"/>
      </w:tblPr>
      <w:tblGrid>
        <w:gridCol w:w="1985"/>
        <w:gridCol w:w="4536"/>
        <w:gridCol w:w="1985"/>
      </w:tblGrid>
      <w:tr w:rsidR="009D564E" w:rsidRPr="00574F62" w14:paraId="75CA4F0A" w14:textId="77777777" w:rsidTr="00157DB3">
        <w:trPr>
          <w:jc w:val="center"/>
        </w:trPr>
        <w:tc>
          <w:tcPr>
            <w:tcW w:w="1985" w:type="dxa"/>
            <w:vAlign w:val="center"/>
          </w:tcPr>
          <w:p w14:paraId="76E3006F" w14:textId="2FE61E47" w:rsidR="009D564E" w:rsidRPr="004003B7" w:rsidRDefault="009D564E" w:rsidP="00157DB3">
            <w:pPr>
              <w:pStyle w:val="TezMetni10Satr"/>
              <w:spacing w:line="360" w:lineRule="auto"/>
              <w:ind w:firstLine="0"/>
              <w:rPr>
                <w:rFonts w:ascii="Arial" w:hAnsi="Arial" w:cs="Arial"/>
                <w:sz w:val="15"/>
                <w:szCs w:val="15"/>
              </w:rPr>
            </w:pPr>
          </w:p>
        </w:tc>
        <w:tc>
          <w:tcPr>
            <w:tcW w:w="4536" w:type="dxa"/>
            <w:vAlign w:val="center"/>
          </w:tcPr>
          <w:p w14:paraId="7D949EDA" w14:textId="393A44DF" w:rsidR="009D564E" w:rsidRPr="00574F62" w:rsidRDefault="00C80116" w:rsidP="00157DB3">
            <w:pPr>
              <w:pStyle w:val="TezMetni10Satr"/>
              <w:spacing w:line="360" w:lineRule="auto"/>
              <w:ind w:firstLine="0"/>
              <w:jc w:val="center"/>
              <w:rPr>
                <w:b/>
              </w:rPr>
            </w:pPr>
            <w:r w:rsidRPr="00574F62">
              <w:rPr>
                <w:rFonts w:ascii="Arial" w:hAnsi="Arial" w:cs="Arial"/>
                <w:noProof/>
                <w:sz w:val="15"/>
                <w:szCs w:val="15"/>
              </w:rPr>
              <w:drawing>
                <wp:inline distT="0" distB="0" distL="0" distR="0" wp14:anchorId="0B70FEEC" wp14:editId="08F06A65">
                  <wp:extent cx="1042035" cy="103535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lcuk_SONNN"/>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042035" cy="1035355"/>
                          </a:xfrm>
                          <a:prstGeom prst="rect">
                            <a:avLst/>
                          </a:prstGeom>
                          <a:noFill/>
                          <a:ln>
                            <a:noFill/>
                          </a:ln>
                        </pic:spPr>
                      </pic:pic>
                    </a:graphicData>
                  </a:graphic>
                </wp:inline>
              </w:drawing>
            </w:r>
          </w:p>
        </w:tc>
        <w:tc>
          <w:tcPr>
            <w:tcW w:w="1985" w:type="dxa"/>
            <w:vAlign w:val="center"/>
          </w:tcPr>
          <w:p w14:paraId="499F0D34" w14:textId="52F2C39A" w:rsidR="009D564E" w:rsidRPr="00574F62" w:rsidRDefault="009D564E" w:rsidP="00157DB3">
            <w:pPr>
              <w:pStyle w:val="TezMetni10Satr"/>
              <w:spacing w:line="360" w:lineRule="auto"/>
              <w:ind w:firstLine="0"/>
              <w:jc w:val="right"/>
              <w:rPr>
                <w:b/>
              </w:rPr>
            </w:pPr>
          </w:p>
        </w:tc>
      </w:tr>
    </w:tbl>
    <w:p w14:paraId="6D4739F3" w14:textId="77777777" w:rsidR="009D564E" w:rsidRPr="005B5FDE" w:rsidRDefault="009D564E" w:rsidP="009D564E">
      <w:pPr>
        <w:pStyle w:val="TezMetni10Satr"/>
        <w:spacing w:line="360" w:lineRule="auto"/>
        <w:ind w:firstLine="0"/>
        <w:jc w:val="center"/>
        <w:rPr>
          <w:b/>
        </w:rPr>
      </w:pPr>
      <w:r w:rsidRPr="005B5FDE">
        <w:rPr>
          <w:b/>
        </w:rPr>
        <w:t>T.C.</w:t>
      </w:r>
    </w:p>
    <w:p w14:paraId="60872147" w14:textId="77777777" w:rsidR="009D564E" w:rsidRPr="005B5FDE" w:rsidRDefault="009D564E" w:rsidP="009D564E">
      <w:pPr>
        <w:pStyle w:val="TezMetni10Satr"/>
        <w:spacing w:line="360" w:lineRule="auto"/>
        <w:ind w:firstLine="0"/>
        <w:jc w:val="center"/>
        <w:rPr>
          <w:b/>
        </w:rPr>
      </w:pPr>
      <w:r>
        <w:rPr>
          <w:b/>
        </w:rPr>
        <w:t>CUMHURİYET</w:t>
      </w:r>
      <w:r w:rsidRPr="005B5FDE">
        <w:rPr>
          <w:b/>
        </w:rPr>
        <w:t xml:space="preserve"> ÜNİVERSİTESİ</w:t>
      </w:r>
    </w:p>
    <w:p w14:paraId="3B148054" w14:textId="77777777" w:rsidR="009D564E" w:rsidRDefault="009D564E" w:rsidP="009D564E">
      <w:pPr>
        <w:pStyle w:val="TezMetni10Satr"/>
        <w:spacing w:line="360" w:lineRule="auto"/>
        <w:ind w:firstLine="0"/>
        <w:jc w:val="center"/>
        <w:rPr>
          <w:b/>
        </w:rPr>
      </w:pPr>
      <w:r>
        <w:rPr>
          <w:b/>
        </w:rPr>
        <w:t>MÜHENDİSLİK FAKÜLTESİ</w:t>
      </w:r>
    </w:p>
    <w:p w14:paraId="1C8BE0B2" w14:textId="77777777" w:rsidR="009D564E" w:rsidRPr="005B5FDE" w:rsidRDefault="009D564E" w:rsidP="009D564E">
      <w:pPr>
        <w:pStyle w:val="TezMetni10Satr"/>
        <w:spacing w:line="360" w:lineRule="auto"/>
        <w:ind w:firstLine="0"/>
        <w:jc w:val="center"/>
      </w:pPr>
      <w:r>
        <w:rPr>
          <w:b/>
        </w:rPr>
        <w:t>BİLGİSAYAR MÜHENDİSLİĞİ BÖLÜMÜ</w:t>
      </w:r>
      <w:r w:rsidRPr="005B5FDE">
        <w:rPr>
          <w:b/>
        </w:rPr>
        <w:t xml:space="preserve"> </w:t>
      </w:r>
    </w:p>
    <w:p w14:paraId="3D37DFC3" w14:textId="77777777" w:rsidR="009D564E" w:rsidRPr="005B5FDE" w:rsidRDefault="009D564E" w:rsidP="009D564E">
      <w:pPr>
        <w:pStyle w:val="TezMetni10Satr"/>
      </w:pPr>
    </w:p>
    <w:p w14:paraId="2390002D" w14:textId="77777777" w:rsidR="009D564E" w:rsidRPr="005B5FDE" w:rsidRDefault="009D564E" w:rsidP="009D564E">
      <w:pPr>
        <w:pStyle w:val="TezMetni10Satr"/>
      </w:pPr>
    </w:p>
    <w:p w14:paraId="66638AFF" w14:textId="77777777" w:rsidR="009D564E" w:rsidRPr="005B5FDE" w:rsidRDefault="009D564E" w:rsidP="009D564E">
      <w:pPr>
        <w:pStyle w:val="TezMetni10Satr"/>
      </w:pPr>
    </w:p>
    <w:p w14:paraId="13D851E0" w14:textId="77777777" w:rsidR="009D564E" w:rsidRPr="005B5FDE" w:rsidRDefault="009D564E" w:rsidP="009D564E">
      <w:pPr>
        <w:pStyle w:val="TezMetni10Satr"/>
        <w:ind w:firstLine="0"/>
      </w:pPr>
    </w:p>
    <w:p w14:paraId="6CC9ADCD" w14:textId="77777777" w:rsidR="009D564E" w:rsidRPr="005B5FDE" w:rsidRDefault="009D564E" w:rsidP="009D564E">
      <w:pPr>
        <w:pStyle w:val="TezMetni10Satr"/>
      </w:pPr>
    </w:p>
    <w:p w14:paraId="101D90DB" w14:textId="77777777" w:rsidR="009D564E" w:rsidRPr="005B5FDE" w:rsidRDefault="009D564E" w:rsidP="009D564E">
      <w:pPr>
        <w:pStyle w:val="TezMetni10Satr"/>
      </w:pPr>
    </w:p>
    <w:p w14:paraId="594ACCF1" w14:textId="77777777" w:rsidR="009D564E" w:rsidRPr="005B5FDE" w:rsidRDefault="009D564E" w:rsidP="009D564E">
      <w:pPr>
        <w:pStyle w:val="TezMetni10Satr"/>
      </w:pPr>
    </w:p>
    <w:p w14:paraId="25A519E9" w14:textId="77777777" w:rsidR="009D564E" w:rsidRPr="005B5FDE" w:rsidRDefault="009D564E" w:rsidP="009D564E">
      <w:pPr>
        <w:pStyle w:val="TezMetni10Satr"/>
      </w:pPr>
    </w:p>
    <w:p w14:paraId="49DFC9C0" w14:textId="77777777" w:rsidR="009D564E" w:rsidRPr="005B5FDE" w:rsidRDefault="009D564E" w:rsidP="009D564E">
      <w:pPr>
        <w:pStyle w:val="TezMetni10Satr"/>
      </w:pPr>
    </w:p>
    <w:p w14:paraId="294B96E1" w14:textId="77777777" w:rsidR="009D564E" w:rsidRPr="005B5FDE" w:rsidRDefault="009D564E" w:rsidP="009D564E">
      <w:pPr>
        <w:pStyle w:val="TezMetni10Satr"/>
        <w:ind w:firstLine="0"/>
      </w:pPr>
    </w:p>
    <w:p w14:paraId="53E7FE31" w14:textId="77777777" w:rsidR="009D564E" w:rsidRPr="005B5FDE" w:rsidRDefault="009D564E" w:rsidP="009D564E">
      <w:pPr>
        <w:pStyle w:val="TezMetni10Satr"/>
      </w:pPr>
    </w:p>
    <w:p w14:paraId="060F9072" w14:textId="77777777" w:rsidR="009D564E" w:rsidRPr="005B5FDE" w:rsidRDefault="009D564E" w:rsidP="009D564E">
      <w:pPr>
        <w:pStyle w:val="TezMetni10Satr"/>
      </w:pPr>
    </w:p>
    <w:tbl>
      <w:tblPr>
        <w:tblW w:w="8505" w:type="dxa"/>
        <w:jc w:val="center"/>
        <w:tblLayout w:type="fixed"/>
        <w:tblCellMar>
          <w:top w:w="284" w:type="dxa"/>
          <w:left w:w="284" w:type="dxa"/>
          <w:bottom w:w="284" w:type="dxa"/>
          <w:right w:w="284" w:type="dxa"/>
        </w:tblCellMar>
        <w:tblLook w:val="01E0" w:firstRow="1" w:lastRow="1" w:firstColumn="1" w:lastColumn="1" w:noHBand="0" w:noVBand="0"/>
      </w:tblPr>
      <w:tblGrid>
        <w:gridCol w:w="1531"/>
        <w:gridCol w:w="5670"/>
        <w:gridCol w:w="1304"/>
      </w:tblGrid>
      <w:tr w:rsidR="009D564E" w:rsidRPr="005B5FDE" w14:paraId="7C501E22" w14:textId="77777777" w:rsidTr="00157DB3">
        <w:trPr>
          <w:trHeight w:hRule="exact" w:val="3402"/>
          <w:jc w:val="center"/>
        </w:trPr>
        <w:tc>
          <w:tcPr>
            <w:tcW w:w="1531" w:type="dxa"/>
          </w:tcPr>
          <w:p w14:paraId="1E251572" w14:textId="77777777" w:rsidR="009D564E" w:rsidRPr="005B5FDE" w:rsidRDefault="009D564E" w:rsidP="00157DB3">
            <w:pPr>
              <w:pStyle w:val="TezMetni10Satr"/>
              <w:ind w:firstLine="0"/>
            </w:pPr>
          </w:p>
        </w:tc>
        <w:tc>
          <w:tcPr>
            <w:tcW w:w="5670" w:type="dxa"/>
            <w:vAlign w:val="center"/>
          </w:tcPr>
          <w:p w14:paraId="0A2E632F" w14:textId="5B94E1E9" w:rsidR="00C80116" w:rsidRDefault="00470896" w:rsidP="00157DB3">
            <w:pPr>
              <w:pStyle w:val="TezMetni10Satr"/>
              <w:ind w:firstLine="0"/>
              <w:jc w:val="center"/>
              <w:rPr>
                <w:b/>
                <w:sz w:val="32"/>
              </w:rPr>
            </w:pPr>
            <w:r>
              <w:rPr>
                <w:b/>
                <w:sz w:val="32"/>
              </w:rPr>
              <w:t>Online Fuar Yazılım Sistemi</w:t>
            </w:r>
          </w:p>
          <w:p w14:paraId="0FB47A74" w14:textId="309FC849" w:rsidR="009D564E" w:rsidRPr="00C80116" w:rsidRDefault="009D564E" w:rsidP="00157DB3">
            <w:pPr>
              <w:pStyle w:val="TezMetni10Satr"/>
              <w:ind w:firstLine="0"/>
              <w:jc w:val="center"/>
              <w:rPr>
                <w:b/>
                <w:sz w:val="32"/>
              </w:rPr>
            </w:pPr>
            <w:r w:rsidRPr="00C80116">
              <w:rPr>
                <w:b/>
                <w:sz w:val="32"/>
              </w:rPr>
              <w:t xml:space="preserve"> </w:t>
            </w:r>
          </w:p>
          <w:p w14:paraId="19CA64EC" w14:textId="77777777" w:rsidR="009D564E" w:rsidRPr="00930CAB" w:rsidRDefault="009D564E" w:rsidP="00157DB3">
            <w:pPr>
              <w:pStyle w:val="TezMetni10Satr"/>
              <w:ind w:firstLine="0"/>
              <w:jc w:val="center"/>
              <w:rPr>
                <w:b/>
              </w:rPr>
            </w:pPr>
          </w:p>
          <w:p w14:paraId="048E6EBB" w14:textId="12A217C4" w:rsidR="009D564E" w:rsidRPr="00930CAB" w:rsidRDefault="00470896" w:rsidP="00157DB3">
            <w:pPr>
              <w:pStyle w:val="TezMetni10Satr"/>
              <w:ind w:firstLine="0"/>
              <w:jc w:val="center"/>
              <w:rPr>
                <w:b/>
              </w:rPr>
            </w:pPr>
            <w:r>
              <w:rPr>
                <w:b/>
              </w:rPr>
              <w:t>ERHAN BİLGİN</w:t>
            </w:r>
          </w:p>
          <w:p w14:paraId="673AA9DD" w14:textId="77777777" w:rsidR="009D564E" w:rsidRPr="00930CAB" w:rsidRDefault="009D564E" w:rsidP="00157DB3">
            <w:pPr>
              <w:pStyle w:val="TezMetni10Satr"/>
              <w:ind w:firstLine="0"/>
              <w:jc w:val="center"/>
              <w:rPr>
                <w:b/>
              </w:rPr>
            </w:pPr>
          </w:p>
          <w:p w14:paraId="3ED881A6" w14:textId="52399A3F" w:rsidR="009D564E" w:rsidRPr="00930CAB" w:rsidRDefault="009D564E" w:rsidP="00C80116">
            <w:pPr>
              <w:pStyle w:val="TezMetni10Satr"/>
              <w:ind w:firstLine="0"/>
              <w:jc w:val="center"/>
              <w:rPr>
                <w:b/>
              </w:rPr>
            </w:pPr>
            <w:r>
              <w:rPr>
                <w:b/>
              </w:rPr>
              <w:t>LİSANS BİTİRME</w:t>
            </w:r>
            <w:r w:rsidRPr="00930CAB">
              <w:rPr>
                <w:b/>
              </w:rPr>
              <w:t xml:space="preserve"> </w:t>
            </w:r>
            <w:r w:rsidR="00316E96">
              <w:rPr>
                <w:b/>
              </w:rPr>
              <w:t>PROJESİ</w:t>
            </w:r>
          </w:p>
        </w:tc>
        <w:tc>
          <w:tcPr>
            <w:tcW w:w="1304" w:type="dxa"/>
          </w:tcPr>
          <w:p w14:paraId="12F2811E" w14:textId="77777777" w:rsidR="009D564E" w:rsidRPr="005B5FDE" w:rsidRDefault="009D564E" w:rsidP="00157DB3">
            <w:pPr>
              <w:pStyle w:val="TezMetni10Satr"/>
              <w:ind w:firstLine="0"/>
            </w:pPr>
          </w:p>
        </w:tc>
      </w:tr>
    </w:tbl>
    <w:p w14:paraId="28A0EE12" w14:textId="77777777" w:rsidR="009D564E" w:rsidRPr="005B5FDE" w:rsidRDefault="009D564E" w:rsidP="009D564E">
      <w:pPr>
        <w:pStyle w:val="TezMetni10Satr"/>
        <w:ind w:firstLine="0"/>
      </w:pPr>
    </w:p>
    <w:p w14:paraId="40D9FBC9" w14:textId="77777777" w:rsidR="009D564E" w:rsidRPr="005B5FDE" w:rsidRDefault="009D564E" w:rsidP="009D564E">
      <w:pPr>
        <w:pStyle w:val="TezMetni10Satr"/>
        <w:ind w:firstLine="0"/>
      </w:pPr>
    </w:p>
    <w:p w14:paraId="059D204B" w14:textId="77777777" w:rsidR="009D564E" w:rsidRPr="005B5FDE" w:rsidRDefault="009D564E" w:rsidP="009D564E">
      <w:pPr>
        <w:pStyle w:val="TezMetni10Satr"/>
        <w:ind w:firstLine="0"/>
      </w:pPr>
    </w:p>
    <w:p w14:paraId="77ECA1A7" w14:textId="77777777" w:rsidR="009D564E" w:rsidRPr="005B5FDE" w:rsidRDefault="009D564E" w:rsidP="009D564E">
      <w:pPr>
        <w:pStyle w:val="TezMetni10Satr"/>
        <w:ind w:firstLine="0"/>
      </w:pPr>
    </w:p>
    <w:p w14:paraId="4C027DA7" w14:textId="77777777" w:rsidR="009D564E" w:rsidRPr="005B5FDE" w:rsidRDefault="009D564E" w:rsidP="009D564E">
      <w:pPr>
        <w:pStyle w:val="TezMetni10Satr"/>
        <w:ind w:firstLine="0"/>
      </w:pPr>
    </w:p>
    <w:p w14:paraId="169B3E6C" w14:textId="77777777" w:rsidR="009D564E" w:rsidRPr="005B5FDE" w:rsidRDefault="009D564E" w:rsidP="009D564E">
      <w:pPr>
        <w:pStyle w:val="TezMetni10Satr"/>
        <w:ind w:firstLine="0"/>
      </w:pPr>
    </w:p>
    <w:p w14:paraId="5CB6650A" w14:textId="77777777" w:rsidR="009D564E" w:rsidRPr="005B5FDE" w:rsidRDefault="009D564E" w:rsidP="009D564E">
      <w:pPr>
        <w:pStyle w:val="TezMetni10Satr"/>
        <w:ind w:firstLine="0"/>
      </w:pPr>
    </w:p>
    <w:p w14:paraId="5C4F0620" w14:textId="77777777" w:rsidR="009D564E" w:rsidRDefault="009D564E" w:rsidP="009D564E">
      <w:pPr>
        <w:pStyle w:val="TezMetni10Satr"/>
        <w:ind w:firstLine="0"/>
      </w:pPr>
    </w:p>
    <w:p w14:paraId="5EAADD21" w14:textId="77777777" w:rsidR="009D564E" w:rsidRPr="005B5FDE" w:rsidRDefault="009D564E" w:rsidP="009D564E">
      <w:pPr>
        <w:pStyle w:val="TezMetni10Satr"/>
        <w:ind w:firstLine="0"/>
      </w:pPr>
    </w:p>
    <w:p w14:paraId="5BF21D38" w14:textId="1C5D69E9" w:rsidR="009D564E" w:rsidRPr="005B5FDE" w:rsidRDefault="00470896" w:rsidP="009D564E">
      <w:pPr>
        <w:pStyle w:val="TezMetni10Satr"/>
        <w:ind w:firstLine="0"/>
        <w:jc w:val="center"/>
      </w:pPr>
      <w:r>
        <w:rPr>
          <w:b/>
        </w:rPr>
        <w:t>0</w:t>
      </w:r>
      <w:r w:rsidR="001E1293">
        <w:rPr>
          <w:b/>
        </w:rPr>
        <w:t>6</w:t>
      </w:r>
      <w:r>
        <w:rPr>
          <w:b/>
        </w:rPr>
        <w:t>-2018</w:t>
      </w:r>
    </w:p>
    <w:p w14:paraId="7257CC33" w14:textId="77777777" w:rsidR="009D564E" w:rsidRDefault="009D564E" w:rsidP="009D564E">
      <w:pPr>
        <w:pStyle w:val="TezMetni10Satr"/>
        <w:ind w:firstLine="0"/>
        <w:jc w:val="center"/>
        <w:rPr>
          <w:b/>
        </w:rPr>
      </w:pPr>
      <w:r>
        <w:rPr>
          <w:b/>
        </w:rPr>
        <w:t>SİVAS</w:t>
      </w:r>
      <w:r w:rsidRPr="00904448">
        <w:rPr>
          <w:b/>
        </w:rPr>
        <w:t xml:space="preserve"> </w:t>
      </w:r>
    </w:p>
    <w:p w14:paraId="2D41BF15" w14:textId="77777777" w:rsidR="009D564E" w:rsidRDefault="009D564E">
      <w:pPr>
        <w:rPr>
          <w:b/>
        </w:rPr>
      </w:pPr>
      <w:r>
        <w:rPr>
          <w:b/>
        </w:rPr>
        <w:br w:type="page"/>
      </w:r>
    </w:p>
    <w:p w14:paraId="4E4C5A86" w14:textId="77777777" w:rsidR="009D564E" w:rsidRDefault="009D564E" w:rsidP="009D564E">
      <w:pPr>
        <w:pStyle w:val="TezMetni10Satr"/>
        <w:ind w:firstLine="0"/>
        <w:jc w:val="center"/>
        <w:rPr>
          <w:b/>
        </w:rPr>
      </w:pPr>
    </w:p>
    <w:p w14:paraId="6239B4F9" w14:textId="77777777" w:rsidR="009D564E" w:rsidRPr="00023CEF" w:rsidRDefault="009D564E" w:rsidP="009D564E">
      <w:pPr>
        <w:pStyle w:val="TezMetni10Satr"/>
      </w:pPr>
    </w:p>
    <w:p w14:paraId="5AE09CAE" w14:textId="77777777" w:rsidR="009D564E" w:rsidRDefault="009D564E" w:rsidP="009D564E">
      <w:pPr>
        <w:pStyle w:val="TezMetni10Satr"/>
        <w:ind w:firstLine="0"/>
      </w:pPr>
    </w:p>
    <w:p w14:paraId="75E7B273" w14:textId="77777777" w:rsidR="009D564E" w:rsidRPr="000B623B" w:rsidRDefault="009D564E" w:rsidP="009D564E">
      <w:pPr>
        <w:pStyle w:val="TezMetni10Satr"/>
        <w:ind w:firstLine="0"/>
        <w:jc w:val="center"/>
      </w:pPr>
      <w:r w:rsidRPr="000B623B">
        <w:rPr>
          <w:b/>
        </w:rPr>
        <w:t>TEZ BİLDİRİMİ</w:t>
      </w:r>
    </w:p>
    <w:p w14:paraId="54B5CD8D" w14:textId="77777777" w:rsidR="009D564E" w:rsidRPr="000B623B" w:rsidRDefault="009D564E" w:rsidP="009D564E">
      <w:pPr>
        <w:pStyle w:val="TezMetni10Satr"/>
        <w:rPr>
          <w:b/>
        </w:rPr>
      </w:pPr>
    </w:p>
    <w:p w14:paraId="5D9B8A17" w14:textId="77777777" w:rsidR="009D564E" w:rsidRPr="000B623B" w:rsidRDefault="009D564E" w:rsidP="009D564E">
      <w:pPr>
        <w:pStyle w:val="TezMetni10Satr"/>
        <w:rPr>
          <w:b/>
        </w:rPr>
      </w:pPr>
    </w:p>
    <w:p w14:paraId="330D7577" w14:textId="77777777" w:rsidR="009D564E" w:rsidRDefault="009D564E" w:rsidP="009D564E">
      <w:pPr>
        <w:pStyle w:val="TezMetni10Satr"/>
        <w:spacing w:line="360" w:lineRule="auto"/>
      </w:pPr>
      <w:r w:rsidRPr="000B623B">
        <w:t>Bu tezdeki bütün bilgilerin etik davranış ve akademik kurallar çerçevesinde elde edildiğini ve tez yazım kurallarına uygun olarak hazırlanan bu çalışmada bana ait olmayan her türlü ifade ve bilginin kaynağına eksiksiz atıf yapıldığını bildiririm.</w:t>
      </w:r>
    </w:p>
    <w:p w14:paraId="2660194B" w14:textId="77777777" w:rsidR="009D564E" w:rsidRDefault="009D564E" w:rsidP="009D564E">
      <w:pPr>
        <w:pStyle w:val="TezMetni10Satr"/>
        <w:spacing w:line="360" w:lineRule="auto"/>
      </w:pPr>
    </w:p>
    <w:p w14:paraId="4FB71B86" w14:textId="77777777" w:rsidR="009D564E" w:rsidRDefault="009D564E" w:rsidP="009D564E">
      <w:pPr>
        <w:pStyle w:val="TezMetni10Satr"/>
      </w:pPr>
    </w:p>
    <w:p w14:paraId="3EA7D63F" w14:textId="77777777" w:rsidR="009D564E" w:rsidRDefault="009D564E" w:rsidP="009D564E">
      <w:pPr>
        <w:pStyle w:val="TezMetni10Satr"/>
      </w:pPr>
    </w:p>
    <w:p w14:paraId="47D2FE50" w14:textId="77777777" w:rsidR="009D564E" w:rsidRDefault="009D564E" w:rsidP="009D564E">
      <w:pPr>
        <w:pStyle w:val="TezMetni10Satr"/>
      </w:pPr>
    </w:p>
    <w:p w14:paraId="04730B39" w14:textId="77777777" w:rsidR="009D564E" w:rsidRDefault="009D564E" w:rsidP="009D564E">
      <w:pPr>
        <w:pStyle w:val="TezMetni10Satr"/>
        <w:ind w:firstLine="0"/>
      </w:pPr>
    </w:p>
    <w:p w14:paraId="4C823A1C" w14:textId="77777777" w:rsidR="009D564E" w:rsidRDefault="009D564E" w:rsidP="009D564E">
      <w:pPr>
        <w:pStyle w:val="TezMetni10Satr"/>
        <w:ind w:firstLine="0"/>
      </w:pPr>
    </w:p>
    <w:p w14:paraId="2F094D35" w14:textId="168E8F7F" w:rsidR="009D564E" w:rsidRDefault="00276C44" w:rsidP="00276C44">
      <w:pPr>
        <w:pStyle w:val="TezMetni10Satr"/>
        <w:ind w:firstLine="0"/>
        <w:jc w:val="center"/>
      </w:pPr>
      <w:r>
        <w:tab/>
      </w:r>
      <w:r>
        <w:tab/>
      </w:r>
      <w:r>
        <w:tab/>
      </w:r>
      <w:r>
        <w:tab/>
      </w:r>
      <w:r>
        <w:tab/>
      </w:r>
      <w:r>
        <w:tab/>
      </w:r>
      <w:r>
        <w:tab/>
      </w:r>
      <w:r>
        <w:tab/>
      </w:r>
      <w:r>
        <w:tab/>
      </w:r>
    </w:p>
    <w:p w14:paraId="12E3AD05" w14:textId="7033B947" w:rsidR="009D564E" w:rsidRDefault="00470896" w:rsidP="00470896">
      <w:pPr>
        <w:pStyle w:val="TezMetni10Satr"/>
        <w:ind w:left="5652" w:firstLine="720"/>
        <w:jc w:val="right"/>
      </w:pPr>
      <w:r>
        <w:t>ERHAN BİLGİN</w:t>
      </w:r>
    </w:p>
    <w:p w14:paraId="43714639" w14:textId="77777777" w:rsidR="009D564E" w:rsidRDefault="009D564E" w:rsidP="00470896">
      <w:pPr>
        <w:pStyle w:val="TezMetni10Satr"/>
        <w:ind w:firstLine="0"/>
        <w:jc w:val="right"/>
      </w:pPr>
    </w:p>
    <w:p w14:paraId="6B9FD564" w14:textId="106BD56E" w:rsidR="009D564E" w:rsidRDefault="009D564E" w:rsidP="00470896">
      <w:pPr>
        <w:pStyle w:val="TezMetni10Satr"/>
        <w:ind w:firstLine="0"/>
        <w:jc w:val="right"/>
      </w:pPr>
      <w:r>
        <w:tab/>
      </w:r>
      <w:r>
        <w:tab/>
      </w:r>
      <w:r>
        <w:tab/>
      </w:r>
      <w:r>
        <w:tab/>
      </w:r>
      <w:r>
        <w:tab/>
      </w:r>
      <w:r>
        <w:tab/>
      </w:r>
      <w:r w:rsidR="00470896">
        <w:tab/>
      </w:r>
      <w:r>
        <w:t>Tarih:</w:t>
      </w:r>
      <w:r w:rsidR="001E1293">
        <w:t>0</w:t>
      </w:r>
      <w:r w:rsidR="00392747">
        <w:t>4</w:t>
      </w:r>
      <w:r w:rsidR="001E1293">
        <w:t>.</w:t>
      </w:r>
      <w:r w:rsidR="00470896">
        <w:t>0</w:t>
      </w:r>
      <w:r w:rsidR="001E1293">
        <w:t>6</w:t>
      </w:r>
      <w:r w:rsidR="00470896">
        <w:t>.2018</w:t>
      </w:r>
    </w:p>
    <w:p w14:paraId="6DCA519D" w14:textId="77777777" w:rsidR="009D564E" w:rsidRPr="000B623B" w:rsidRDefault="009D564E" w:rsidP="009D564E">
      <w:pPr>
        <w:pStyle w:val="TezMetni10Satr"/>
        <w:ind w:firstLine="0"/>
      </w:pPr>
    </w:p>
    <w:p w14:paraId="05A9F0A5" w14:textId="77777777" w:rsidR="009D564E" w:rsidRPr="000B623B" w:rsidRDefault="009D564E" w:rsidP="009D564E">
      <w:pPr>
        <w:pStyle w:val="TezMetni10Satr"/>
        <w:ind w:firstLine="0"/>
      </w:pPr>
    </w:p>
    <w:p w14:paraId="6381A01D" w14:textId="77777777" w:rsidR="009D564E" w:rsidRPr="005B5FDE" w:rsidRDefault="009D564E" w:rsidP="009D564E">
      <w:pPr>
        <w:pStyle w:val="TezMetni10Satr"/>
        <w:ind w:firstLine="0"/>
      </w:pPr>
    </w:p>
    <w:p w14:paraId="7EE85EE2" w14:textId="77777777" w:rsidR="009D564E" w:rsidRPr="005B5FDE" w:rsidRDefault="009D564E" w:rsidP="009D564E">
      <w:pPr>
        <w:pStyle w:val="TezMetni10Satr"/>
        <w:ind w:firstLine="0"/>
      </w:pPr>
    </w:p>
    <w:p w14:paraId="338D08F3" w14:textId="77777777" w:rsidR="009D564E" w:rsidRPr="005B5FDE" w:rsidRDefault="009D564E" w:rsidP="009D564E">
      <w:pPr>
        <w:pStyle w:val="TezMetni10Satr"/>
        <w:ind w:firstLine="0"/>
      </w:pPr>
    </w:p>
    <w:p w14:paraId="449D2E11" w14:textId="77777777" w:rsidR="009D564E" w:rsidRPr="005B5FDE" w:rsidRDefault="009D564E" w:rsidP="009D564E">
      <w:pPr>
        <w:pStyle w:val="TezMetni10Satr"/>
        <w:ind w:firstLine="0"/>
      </w:pPr>
    </w:p>
    <w:p w14:paraId="5CFD0935" w14:textId="77777777" w:rsidR="009D564E" w:rsidRPr="005B5FDE" w:rsidRDefault="009D564E" w:rsidP="009D564E">
      <w:pPr>
        <w:pStyle w:val="TezMetni10Satr"/>
        <w:ind w:firstLine="0"/>
      </w:pPr>
    </w:p>
    <w:p w14:paraId="72571795" w14:textId="77777777" w:rsidR="009D564E" w:rsidRPr="005B5FDE" w:rsidRDefault="009D564E" w:rsidP="009D564E">
      <w:pPr>
        <w:pStyle w:val="TezMetni10Satr"/>
        <w:ind w:firstLine="0"/>
      </w:pPr>
    </w:p>
    <w:p w14:paraId="1230AD76" w14:textId="77777777" w:rsidR="009D564E" w:rsidRPr="005B5FDE" w:rsidRDefault="009D564E" w:rsidP="009D564E">
      <w:pPr>
        <w:pStyle w:val="TezMetni10Satr"/>
        <w:ind w:firstLine="0"/>
      </w:pPr>
    </w:p>
    <w:p w14:paraId="707B44EE" w14:textId="77777777" w:rsidR="009D564E" w:rsidRDefault="009D564E" w:rsidP="009D564E">
      <w:pPr>
        <w:pStyle w:val="Balk1"/>
        <w:jc w:val="center"/>
        <w:sectPr w:rsidR="009D564E" w:rsidSect="00157DB3">
          <w:headerReference w:type="even" r:id="rId9"/>
          <w:headerReference w:type="default" r:id="rId10"/>
          <w:footerReference w:type="even" r:id="rId11"/>
          <w:pgSz w:w="11906" w:h="16838" w:code="9"/>
          <w:pgMar w:top="1418" w:right="1418" w:bottom="1418" w:left="1985" w:header="709" w:footer="709" w:gutter="0"/>
          <w:pgNumType w:fmt="lowerRoman" w:start="4"/>
          <w:cols w:space="708"/>
          <w:docGrid w:linePitch="360"/>
        </w:sectPr>
      </w:pPr>
      <w:bookmarkStart w:id="0" w:name="_Toc257628855"/>
    </w:p>
    <w:p w14:paraId="44106016" w14:textId="77777777" w:rsidR="009D564E" w:rsidRDefault="009D564E" w:rsidP="009D564E">
      <w:pPr>
        <w:pStyle w:val="Balk1derece"/>
        <w:jc w:val="center"/>
      </w:pPr>
      <w:bookmarkStart w:id="1" w:name="_Toc503983479"/>
      <w:r w:rsidRPr="005B5FDE">
        <w:lastRenderedPageBreak/>
        <w:t>ÖZET</w:t>
      </w:r>
      <w:bookmarkEnd w:id="0"/>
      <w:bookmarkEnd w:id="1"/>
    </w:p>
    <w:p w14:paraId="43430F1F" w14:textId="77777777" w:rsidR="009D564E" w:rsidRPr="00B3073F" w:rsidRDefault="009D564E" w:rsidP="009D564E">
      <w:pPr>
        <w:pStyle w:val="TezMetni10Satr"/>
      </w:pPr>
    </w:p>
    <w:p w14:paraId="7EA7FE03" w14:textId="77777777" w:rsidR="009D564E" w:rsidRPr="00D9585A" w:rsidRDefault="009D564E" w:rsidP="009D564E">
      <w:pPr>
        <w:pStyle w:val="TezMetni10Satr"/>
        <w:ind w:firstLine="0"/>
        <w:jc w:val="center"/>
        <w:rPr>
          <w:b/>
        </w:rPr>
      </w:pPr>
    </w:p>
    <w:p w14:paraId="0DC8AC8F" w14:textId="3013DE27" w:rsidR="009D564E" w:rsidRPr="00D9585A" w:rsidRDefault="00470896" w:rsidP="009D564E">
      <w:pPr>
        <w:pStyle w:val="TezMetni10Satr"/>
        <w:ind w:firstLine="0"/>
        <w:jc w:val="center"/>
        <w:rPr>
          <w:b/>
        </w:rPr>
      </w:pPr>
      <w:r>
        <w:rPr>
          <w:b/>
        </w:rPr>
        <w:t>Online Fuar Yazılım Sistemi</w:t>
      </w:r>
    </w:p>
    <w:p w14:paraId="669099FA" w14:textId="77777777" w:rsidR="009D564E" w:rsidRPr="00D9585A" w:rsidRDefault="009D564E" w:rsidP="009D564E">
      <w:pPr>
        <w:pStyle w:val="TezMetni10Satr"/>
        <w:ind w:firstLine="0"/>
        <w:jc w:val="center"/>
        <w:rPr>
          <w:b/>
        </w:rPr>
      </w:pPr>
    </w:p>
    <w:p w14:paraId="546FF638" w14:textId="77777777" w:rsidR="009D564E" w:rsidRPr="00D9585A" w:rsidRDefault="009D564E" w:rsidP="009D564E">
      <w:pPr>
        <w:pStyle w:val="TezMetni10Satr"/>
        <w:ind w:firstLine="0"/>
        <w:jc w:val="center"/>
        <w:rPr>
          <w:b/>
        </w:rPr>
      </w:pPr>
    </w:p>
    <w:p w14:paraId="6645997C" w14:textId="46EEBD0D" w:rsidR="009D564E" w:rsidRPr="00D9585A" w:rsidRDefault="00470896" w:rsidP="009D564E">
      <w:pPr>
        <w:pStyle w:val="TezMetni10Satr"/>
        <w:ind w:firstLine="0"/>
        <w:jc w:val="center"/>
        <w:rPr>
          <w:b/>
        </w:rPr>
      </w:pPr>
      <w:r>
        <w:rPr>
          <w:b/>
        </w:rPr>
        <w:t>ERHAN BİLGİN</w:t>
      </w:r>
    </w:p>
    <w:p w14:paraId="171E0D68" w14:textId="77777777" w:rsidR="009D564E" w:rsidRPr="00D9585A" w:rsidRDefault="009D564E" w:rsidP="009D564E">
      <w:pPr>
        <w:pStyle w:val="TezMetni10Satr"/>
        <w:ind w:firstLine="0"/>
        <w:rPr>
          <w:b/>
        </w:rPr>
      </w:pPr>
    </w:p>
    <w:p w14:paraId="76F4FCB6" w14:textId="77777777" w:rsidR="009D564E" w:rsidRPr="00D9585A" w:rsidRDefault="009D564E" w:rsidP="009D564E">
      <w:pPr>
        <w:pStyle w:val="TezMetni10Satr"/>
        <w:ind w:firstLine="0"/>
        <w:jc w:val="center"/>
        <w:rPr>
          <w:b/>
        </w:rPr>
      </w:pPr>
    </w:p>
    <w:p w14:paraId="2F8FB938" w14:textId="77777777" w:rsidR="009D564E" w:rsidRPr="00D9585A" w:rsidRDefault="009D564E" w:rsidP="009D564E">
      <w:pPr>
        <w:pStyle w:val="TezMetni10Satr"/>
        <w:ind w:firstLine="0"/>
        <w:jc w:val="center"/>
        <w:rPr>
          <w:b/>
        </w:rPr>
      </w:pPr>
    </w:p>
    <w:p w14:paraId="37C170C9" w14:textId="61D9AD4B" w:rsidR="009D564E" w:rsidRPr="00D9585A" w:rsidRDefault="009D564E" w:rsidP="009D564E">
      <w:pPr>
        <w:pStyle w:val="TezMetni10Satr"/>
        <w:ind w:firstLine="0"/>
        <w:jc w:val="center"/>
        <w:rPr>
          <w:b/>
        </w:rPr>
      </w:pPr>
      <w:r w:rsidRPr="00D9585A">
        <w:rPr>
          <w:b/>
        </w:rPr>
        <w:t xml:space="preserve">Danışman: </w:t>
      </w:r>
      <w:r w:rsidR="00470896">
        <w:rPr>
          <w:b/>
        </w:rPr>
        <w:t>Arş. Gör. Dr. EMRE ÜNSAL</w:t>
      </w:r>
    </w:p>
    <w:p w14:paraId="1310A7E3" w14:textId="77777777" w:rsidR="009D564E" w:rsidRPr="00D9585A" w:rsidRDefault="009D564E" w:rsidP="009D564E">
      <w:pPr>
        <w:pStyle w:val="TezMetni10Satr"/>
        <w:ind w:firstLine="0"/>
        <w:jc w:val="center"/>
        <w:rPr>
          <w:b/>
        </w:rPr>
      </w:pPr>
    </w:p>
    <w:p w14:paraId="01057347" w14:textId="77777777" w:rsidR="009D564E" w:rsidRDefault="009D564E" w:rsidP="009D564E">
      <w:pPr>
        <w:pStyle w:val="TezMetni10Satr"/>
        <w:ind w:firstLine="0"/>
        <w:jc w:val="center"/>
        <w:rPr>
          <w:b/>
        </w:rPr>
      </w:pPr>
    </w:p>
    <w:p w14:paraId="49242D08" w14:textId="77777777" w:rsidR="009D564E" w:rsidRDefault="009D564E" w:rsidP="009D564E">
      <w:pPr>
        <w:pStyle w:val="TezMetni10Satr"/>
        <w:ind w:firstLine="0"/>
        <w:jc w:val="center"/>
        <w:rPr>
          <w:b/>
        </w:rPr>
      </w:pPr>
      <w:r w:rsidRPr="00D9585A">
        <w:rPr>
          <w:b/>
        </w:rPr>
        <w:t>Jüri</w:t>
      </w:r>
    </w:p>
    <w:p w14:paraId="1C9E770F" w14:textId="77777777" w:rsidR="00470896" w:rsidRPr="00D9585A" w:rsidRDefault="00470896" w:rsidP="009D564E">
      <w:pPr>
        <w:pStyle w:val="TezMetni10Satr"/>
        <w:ind w:firstLine="0"/>
        <w:jc w:val="center"/>
        <w:rPr>
          <w:b/>
        </w:rPr>
      </w:pPr>
    </w:p>
    <w:p w14:paraId="43F9CCFE" w14:textId="361400FF" w:rsidR="009D564E" w:rsidRDefault="00470896" w:rsidP="00470896">
      <w:pPr>
        <w:pStyle w:val="TezMetni10Satr"/>
        <w:ind w:firstLine="0"/>
        <w:jc w:val="center"/>
        <w:rPr>
          <w:b/>
        </w:rPr>
      </w:pPr>
      <w:r>
        <w:rPr>
          <w:b/>
        </w:rPr>
        <w:t>Arş. Gör. Dr. EMRE ÜNSAL</w:t>
      </w:r>
    </w:p>
    <w:p w14:paraId="5ABA3F1C" w14:textId="059ADBCB" w:rsidR="00470896" w:rsidRDefault="00470896" w:rsidP="00470896">
      <w:pPr>
        <w:pStyle w:val="TezMetni10Satr"/>
        <w:ind w:firstLine="0"/>
        <w:jc w:val="center"/>
        <w:rPr>
          <w:b/>
        </w:rPr>
      </w:pPr>
      <w:r>
        <w:rPr>
          <w:b/>
        </w:rPr>
        <w:t>Yrd. Doç. Dr. HİDAYET TAKÇI</w:t>
      </w:r>
    </w:p>
    <w:p w14:paraId="283F2854" w14:textId="01A11B3C" w:rsidR="00470896" w:rsidRDefault="00470896" w:rsidP="00470896">
      <w:pPr>
        <w:pStyle w:val="TezMetni10Satr"/>
        <w:ind w:firstLine="0"/>
        <w:jc w:val="center"/>
      </w:pPr>
      <w:r>
        <w:rPr>
          <w:b/>
        </w:rPr>
        <w:t>Arş. Gör. ABDULKADİR ŞEKER</w:t>
      </w:r>
    </w:p>
    <w:p w14:paraId="613A1279" w14:textId="77777777" w:rsidR="009D564E" w:rsidRDefault="009D564E" w:rsidP="009D564E">
      <w:pPr>
        <w:pStyle w:val="TezMetni10Satr"/>
        <w:ind w:firstLine="0"/>
      </w:pPr>
    </w:p>
    <w:p w14:paraId="0BE3A2DF" w14:textId="455EC806" w:rsidR="009D564E" w:rsidRDefault="00FF67C1" w:rsidP="009D564E">
      <w:pPr>
        <w:pStyle w:val="TezMetni10Satr"/>
      </w:pPr>
      <w:r>
        <w:t>Online Fuar Yazılım Sistemi ülkemizde düzenlenen fuar organizasyo</w:t>
      </w:r>
      <w:r w:rsidR="00EE06D4">
        <w:t>nları katılımcıları, ziyaretçileri, organizatörleri ve basın mensupları için fuarın daha verimli olması açısından</w:t>
      </w:r>
      <w:r>
        <w:t xml:space="preserve"> ihtiyaç duyduğu </w:t>
      </w:r>
      <w:r w:rsidR="00EE06D4">
        <w:t>hizmetlerin</w:t>
      </w:r>
      <w:r>
        <w:t xml:space="preserve"> tek bir çatı altında toplayan bir sistem geliştirmektir. Sistemi kapsayan kullanıcı rolleri fuar organizatörleri, </w:t>
      </w:r>
      <w:r w:rsidR="00EE06D4">
        <w:t>katılımcılar, ziyaretçiler</w:t>
      </w:r>
      <w:r>
        <w:t xml:space="preserve"> ve basın mensuplarıdır.</w:t>
      </w:r>
    </w:p>
    <w:p w14:paraId="36EC029B" w14:textId="77777777" w:rsidR="009D564E" w:rsidRDefault="009D564E" w:rsidP="009D564E">
      <w:pPr>
        <w:pStyle w:val="TezMetni10Satr"/>
      </w:pPr>
    </w:p>
    <w:p w14:paraId="172CB3A0" w14:textId="77777777" w:rsidR="009D564E" w:rsidRDefault="009D564E" w:rsidP="009D564E">
      <w:pPr>
        <w:pStyle w:val="TezMetni10Satr"/>
      </w:pPr>
    </w:p>
    <w:p w14:paraId="28F3C742" w14:textId="77777777" w:rsidR="009D564E" w:rsidRDefault="009D564E" w:rsidP="009D564E">
      <w:pPr>
        <w:pStyle w:val="TezMetni10Satr"/>
      </w:pPr>
    </w:p>
    <w:p w14:paraId="2B30096B" w14:textId="77777777" w:rsidR="009D564E" w:rsidRDefault="009D564E" w:rsidP="009D564E">
      <w:pPr>
        <w:pStyle w:val="TezMetni10Satr"/>
      </w:pPr>
    </w:p>
    <w:p w14:paraId="6CE60A90" w14:textId="77777777" w:rsidR="009D564E" w:rsidRDefault="009D564E" w:rsidP="009D564E">
      <w:pPr>
        <w:pStyle w:val="TezMetni10Satr"/>
      </w:pPr>
    </w:p>
    <w:p w14:paraId="50301519" w14:textId="77777777" w:rsidR="009D564E" w:rsidRDefault="009D564E" w:rsidP="009D564E">
      <w:pPr>
        <w:pStyle w:val="TezMetni10Satr"/>
      </w:pPr>
    </w:p>
    <w:p w14:paraId="5FA63161" w14:textId="77777777" w:rsidR="009D564E" w:rsidRDefault="009D564E" w:rsidP="009D564E">
      <w:pPr>
        <w:pStyle w:val="TezMetni10Satr"/>
      </w:pPr>
    </w:p>
    <w:p w14:paraId="05C13327" w14:textId="77777777" w:rsidR="009D564E" w:rsidRDefault="009D564E" w:rsidP="009D564E">
      <w:pPr>
        <w:pStyle w:val="TezMetni10Satr"/>
      </w:pPr>
    </w:p>
    <w:p w14:paraId="5FD41BA2" w14:textId="77777777" w:rsidR="009D564E" w:rsidRDefault="009D564E" w:rsidP="009D564E">
      <w:pPr>
        <w:pStyle w:val="TezMetni10Satr"/>
      </w:pPr>
    </w:p>
    <w:p w14:paraId="67350618" w14:textId="77777777" w:rsidR="009D564E" w:rsidRDefault="009D564E" w:rsidP="009D564E">
      <w:pPr>
        <w:pStyle w:val="TezMetni10Satr"/>
      </w:pPr>
    </w:p>
    <w:p w14:paraId="7837A44D" w14:textId="77777777" w:rsidR="009D564E" w:rsidRDefault="009D564E" w:rsidP="009D564E">
      <w:pPr>
        <w:pStyle w:val="TezMetni10Satr"/>
      </w:pPr>
    </w:p>
    <w:p w14:paraId="09A71929" w14:textId="77777777" w:rsidR="009D564E" w:rsidRDefault="009D564E" w:rsidP="009D564E">
      <w:pPr>
        <w:pStyle w:val="TezMetni10Satr"/>
      </w:pPr>
    </w:p>
    <w:p w14:paraId="6A7CDEAF" w14:textId="77777777" w:rsidR="009D564E" w:rsidRPr="009D564E" w:rsidRDefault="009D564E" w:rsidP="009D564E">
      <w:pPr>
        <w:pStyle w:val="TezMetni10Satr"/>
        <w:rPr>
          <w:sz w:val="20"/>
          <w:szCs w:val="20"/>
        </w:rPr>
      </w:pPr>
    </w:p>
    <w:p w14:paraId="5377C088" w14:textId="10C2E7F3" w:rsidR="009D564E" w:rsidRDefault="009D564E" w:rsidP="009D564E">
      <w:pPr>
        <w:pStyle w:val="TezMetni10Satr"/>
        <w:rPr>
          <w:iCs/>
          <w:sz w:val="20"/>
          <w:szCs w:val="20"/>
        </w:rPr>
      </w:pPr>
      <w:r w:rsidRPr="001A0260">
        <w:rPr>
          <w:b/>
        </w:rPr>
        <w:t>Anahtar Kelimeler:</w:t>
      </w:r>
      <w:r w:rsidR="00EE06D4">
        <w:t xml:space="preserve"> Fuar, </w:t>
      </w:r>
      <w:proofErr w:type="gramStart"/>
      <w:r w:rsidR="00EE06D4">
        <w:t>online</w:t>
      </w:r>
      <w:proofErr w:type="gramEnd"/>
      <w:r w:rsidR="00EE06D4">
        <w:t>, otomasyon, B2B(Firmadan firmaya), E-ticaret</w:t>
      </w:r>
    </w:p>
    <w:p w14:paraId="3421FCE5" w14:textId="77777777" w:rsidR="009D564E" w:rsidRPr="001A0260" w:rsidRDefault="009D564E" w:rsidP="009D564E">
      <w:pPr>
        <w:pStyle w:val="TezMetni10Satr"/>
      </w:pPr>
    </w:p>
    <w:p w14:paraId="16EFAEB7" w14:textId="77777777" w:rsidR="009D564E" w:rsidRPr="005B5FDE" w:rsidRDefault="009D564E" w:rsidP="009D564E">
      <w:pPr>
        <w:pStyle w:val="TezMetni10Satr"/>
        <w:ind w:firstLine="0"/>
      </w:pPr>
    </w:p>
    <w:p w14:paraId="040E6DF0" w14:textId="77777777" w:rsidR="009D564E" w:rsidRPr="005B5FDE" w:rsidRDefault="009D564E" w:rsidP="009D564E">
      <w:r>
        <w:br w:type="page"/>
      </w:r>
    </w:p>
    <w:p w14:paraId="389C404B" w14:textId="77777777" w:rsidR="009D564E" w:rsidRDefault="009D564E" w:rsidP="009D564E">
      <w:pPr>
        <w:pStyle w:val="Balk1derece"/>
        <w:jc w:val="center"/>
      </w:pPr>
      <w:bookmarkStart w:id="2" w:name="_Toc257628858"/>
      <w:bookmarkStart w:id="3" w:name="_Toc503983480"/>
      <w:r w:rsidRPr="005B5FDE">
        <w:lastRenderedPageBreak/>
        <w:t>İÇİNDEKİLER</w:t>
      </w:r>
      <w:bookmarkEnd w:id="2"/>
      <w:bookmarkEnd w:id="3"/>
    </w:p>
    <w:p w14:paraId="5D5B483F" w14:textId="77777777" w:rsidR="009D564E" w:rsidRPr="002803A4" w:rsidRDefault="009D564E" w:rsidP="009D564E">
      <w:pPr>
        <w:pStyle w:val="TezMetni15Satr"/>
      </w:pPr>
    </w:p>
    <w:p w14:paraId="1E70FB47" w14:textId="77777777" w:rsidR="00354417" w:rsidRDefault="009D564E">
      <w:pPr>
        <w:pStyle w:val="T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503983479" w:history="1">
        <w:r w:rsidR="00354417" w:rsidRPr="00AE3A8A">
          <w:rPr>
            <w:rStyle w:val="Kpr"/>
          </w:rPr>
          <w:t>ÖZET</w:t>
        </w:r>
        <w:r w:rsidR="00354417">
          <w:rPr>
            <w:webHidden/>
          </w:rPr>
          <w:tab/>
        </w:r>
        <w:r w:rsidR="00354417">
          <w:rPr>
            <w:webHidden/>
          </w:rPr>
          <w:fldChar w:fldCharType="begin"/>
        </w:r>
        <w:r w:rsidR="00354417">
          <w:rPr>
            <w:webHidden/>
          </w:rPr>
          <w:instrText xml:space="preserve"> PAGEREF _Toc503983479 \h </w:instrText>
        </w:r>
        <w:r w:rsidR="00354417">
          <w:rPr>
            <w:webHidden/>
          </w:rPr>
        </w:r>
        <w:r w:rsidR="00354417">
          <w:rPr>
            <w:webHidden/>
          </w:rPr>
          <w:fldChar w:fldCharType="separate"/>
        </w:r>
        <w:r w:rsidR="00104E0B">
          <w:rPr>
            <w:webHidden/>
          </w:rPr>
          <w:t>iv</w:t>
        </w:r>
        <w:r w:rsidR="00354417">
          <w:rPr>
            <w:webHidden/>
          </w:rPr>
          <w:fldChar w:fldCharType="end"/>
        </w:r>
      </w:hyperlink>
    </w:p>
    <w:p w14:paraId="6F64A73C" w14:textId="77777777" w:rsidR="00354417" w:rsidRDefault="008D4958">
      <w:pPr>
        <w:pStyle w:val="T1"/>
        <w:rPr>
          <w:rFonts w:asciiTheme="minorHAnsi" w:eastAsiaTheme="minorEastAsia" w:hAnsiTheme="minorHAnsi" w:cstheme="minorBidi"/>
          <w:b w:val="0"/>
          <w:sz w:val="22"/>
          <w:szCs w:val="22"/>
        </w:rPr>
      </w:pPr>
      <w:hyperlink w:anchor="_Toc503983480" w:history="1">
        <w:r w:rsidR="00354417" w:rsidRPr="00AE3A8A">
          <w:rPr>
            <w:rStyle w:val="Kpr"/>
          </w:rPr>
          <w:t>İÇİNDEKİLER</w:t>
        </w:r>
        <w:r w:rsidR="00354417">
          <w:rPr>
            <w:webHidden/>
          </w:rPr>
          <w:tab/>
        </w:r>
        <w:r w:rsidR="00354417">
          <w:rPr>
            <w:webHidden/>
          </w:rPr>
          <w:fldChar w:fldCharType="begin"/>
        </w:r>
        <w:r w:rsidR="00354417">
          <w:rPr>
            <w:webHidden/>
          </w:rPr>
          <w:instrText xml:space="preserve"> PAGEREF _Toc503983480 \h </w:instrText>
        </w:r>
        <w:r w:rsidR="00354417">
          <w:rPr>
            <w:webHidden/>
          </w:rPr>
        </w:r>
        <w:r w:rsidR="00354417">
          <w:rPr>
            <w:webHidden/>
          </w:rPr>
          <w:fldChar w:fldCharType="separate"/>
        </w:r>
        <w:r w:rsidR="00104E0B">
          <w:rPr>
            <w:webHidden/>
          </w:rPr>
          <w:t>v</w:t>
        </w:r>
        <w:r w:rsidR="00354417">
          <w:rPr>
            <w:webHidden/>
          </w:rPr>
          <w:fldChar w:fldCharType="end"/>
        </w:r>
      </w:hyperlink>
    </w:p>
    <w:p w14:paraId="03709DD7" w14:textId="77777777" w:rsidR="00354417" w:rsidRDefault="008D4958">
      <w:pPr>
        <w:pStyle w:val="T1"/>
        <w:rPr>
          <w:rFonts w:asciiTheme="minorHAnsi" w:eastAsiaTheme="minorEastAsia" w:hAnsiTheme="minorHAnsi" w:cstheme="minorBidi"/>
          <w:b w:val="0"/>
          <w:sz w:val="22"/>
          <w:szCs w:val="22"/>
        </w:rPr>
      </w:pPr>
      <w:hyperlink w:anchor="_Toc503983481" w:history="1">
        <w:r w:rsidR="00354417" w:rsidRPr="00AE3A8A">
          <w:rPr>
            <w:rStyle w:val="Kpr"/>
          </w:rPr>
          <w:t>SİMGELER VE KISALTMALAR</w:t>
        </w:r>
        <w:r w:rsidR="00354417">
          <w:rPr>
            <w:webHidden/>
          </w:rPr>
          <w:tab/>
        </w:r>
        <w:r w:rsidR="00354417">
          <w:rPr>
            <w:webHidden/>
          </w:rPr>
          <w:fldChar w:fldCharType="begin"/>
        </w:r>
        <w:r w:rsidR="00354417">
          <w:rPr>
            <w:webHidden/>
          </w:rPr>
          <w:instrText xml:space="preserve"> PAGEREF _Toc503983481 \h </w:instrText>
        </w:r>
        <w:r w:rsidR="00354417">
          <w:rPr>
            <w:webHidden/>
          </w:rPr>
        </w:r>
        <w:r w:rsidR="00354417">
          <w:rPr>
            <w:webHidden/>
          </w:rPr>
          <w:fldChar w:fldCharType="separate"/>
        </w:r>
        <w:r w:rsidR="00104E0B">
          <w:rPr>
            <w:webHidden/>
          </w:rPr>
          <w:t>vi</w:t>
        </w:r>
        <w:r w:rsidR="00354417">
          <w:rPr>
            <w:webHidden/>
          </w:rPr>
          <w:fldChar w:fldCharType="end"/>
        </w:r>
      </w:hyperlink>
    </w:p>
    <w:p w14:paraId="1263EA18" w14:textId="77777777" w:rsidR="00354417" w:rsidRDefault="008D4958">
      <w:pPr>
        <w:pStyle w:val="T1"/>
        <w:rPr>
          <w:rFonts w:asciiTheme="minorHAnsi" w:eastAsiaTheme="minorEastAsia" w:hAnsiTheme="minorHAnsi" w:cstheme="minorBidi"/>
          <w:b w:val="0"/>
          <w:sz w:val="22"/>
          <w:szCs w:val="22"/>
        </w:rPr>
      </w:pPr>
      <w:hyperlink w:anchor="_Toc503983482" w:history="1">
        <w:r w:rsidR="00354417" w:rsidRPr="00AE3A8A">
          <w:rPr>
            <w:rStyle w:val="Kpr"/>
          </w:rPr>
          <w:t>1. GİRİŞ</w:t>
        </w:r>
        <w:r w:rsidR="00354417">
          <w:rPr>
            <w:webHidden/>
          </w:rPr>
          <w:tab/>
        </w:r>
        <w:r w:rsidR="00354417">
          <w:rPr>
            <w:webHidden/>
          </w:rPr>
          <w:fldChar w:fldCharType="begin"/>
        </w:r>
        <w:r w:rsidR="00354417">
          <w:rPr>
            <w:webHidden/>
          </w:rPr>
          <w:instrText xml:space="preserve"> PAGEREF _Toc503983482 \h </w:instrText>
        </w:r>
        <w:r w:rsidR="00354417">
          <w:rPr>
            <w:webHidden/>
          </w:rPr>
        </w:r>
        <w:r w:rsidR="00354417">
          <w:rPr>
            <w:webHidden/>
          </w:rPr>
          <w:fldChar w:fldCharType="separate"/>
        </w:r>
        <w:r w:rsidR="00104E0B">
          <w:rPr>
            <w:webHidden/>
          </w:rPr>
          <w:t>1</w:t>
        </w:r>
        <w:r w:rsidR="00354417">
          <w:rPr>
            <w:webHidden/>
          </w:rPr>
          <w:fldChar w:fldCharType="end"/>
        </w:r>
      </w:hyperlink>
    </w:p>
    <w:p w14:paraId="1E185BE9" w14:textId="77777777" w:rsidR="00354417" w:rsidRDefault="008D4958">
      <w:pPr>
        <w:pStyle w:val="T2"/>
        <w:tabs>
          <w:tab w:val="left" w:pos="880"/>
          <w:tab w:val="right" w:leader="dot" w:pos="8493"/>
        </w:tabs>
        <w:rPr>
          <w:rFonts w:asciiTheme="minorHAnsi" w:eastAsiaTheme="minorEastAsia" w:hAnsiTheme="minorHAnsi" w:cstheme="minorBidi"/>
          <w:noProof/>
          <w:sz w:val="22"/>
          <w:szCs w:val="22"/>
        </w:rPr>
      </w:pPr>
      <w:hyperlink w:anchor="_Toc503983483" w:history="1">
        <w:r w:rsidR="00354417" w:rsidRPr="00AE3A8A">
          <w:rPr>
            <w:rStyle w:val="Kpr"/>
            <w:noProof/>
          </w:rPr>
          <w:t>1.1.</w:t>
        </w:r>
        <w:r w:rsidR="00354417">
          <w:rPr>
            <w:rFonts w:asciiTheme="minorHAnsi" w:eastAsiaTheme="minorEastAsia" w:hAnsiTheme="minorHAnsi" w:cstheme="minorBidi"/>
            <w:noProof/>
            <w:sz w:val="22"/>
            <w:szCs w:val="22"/>
          </w:rPr>
          <w:tab/>
        </w:r>
        <w:r w:rsidR="00354417" w:rsidRPr="00AE3A8A">
          <w:rPr>
            <w:rStyle w:val="Kpr"/>
            <w:noProof/>
          </w:rPr>
          <w:t>Online Fuar Yazılım Sistemi İçin Zaman Yönetimi</w:t>
        </w:r>
        <w:r w:rsidR="00354417">
          <w:rPr>
            <w:noProof/>
            <w:webHidden/>
          </w:rPr>
          <w:tab/>
        </w:r>
        <w:r w:rsidR="00354417">
          <w:rPr>
            <w:noProof/>
            <w:webHidden/>
          </w:rPr>
          <w:fldChar w:fldCharType="begin"/>
        </w:r>
        <w:r w:rsidR="00354417">
          <w:rPr>
            <w:noProof/>
            <w:webHidden/>
          </w:rPr>
          <w:instrText xml:space="preserve"> PAGEREF _Toc503983483 \h </w:instrText>
        </w:r>
        <w:r w:rsidR="00354417">
          <w:rPr>
            <w:noProof/>
            <w:webHidden/>
          </w:rPr>
        </w:r>
        <w:r w:rsidR="00354417">
          <w:rPr>
            <w:noProof/>
            <w:webHidden/>
          </w:rPr>
          <w:fldChar w:fldCharType="separate"/>
        </w:r>
        <w:r w:rsidR="00104E0B">
          <w:rPr>
            <w:noProof/>
            <w:webHidden/>
          </w:rPr>
          <w:t>1</w:t>
        </w:r>
        <w:r w:rsidR="00354417">
          <w:rPr>
            <w:noProof/>
            <w:webHidden/>
          </w:rPr>
          <w:fldChar w:fldCharType="end"/>
        </w:r>
      </w:hyperlink>
    </w:p>
    <w:p w14:paraId="278AAE2C" w14:textId="77777777" w:rsidR="00354417" w:rsidRDefault="008D4958">
      <w:pPr>
        <w:pStyle w:val="T1"/>
        <w:rPr>
          <w:rFonts w:asciiTheme="minorHAnsi" w:eastAsiaTheme="minorEastAsia" w:hAnsiTheme="minorHAnsi" w:cstheme="minorBidi"/>
          <w:b w:val="0"/>
          <w:sz w:val="22"/>
          <w:szCs w:val="22"/>
        </w:rPr>
      </w:pPr>
      <w:hyperlink w:anchor="_Toc503983484" w:history="1">
        <w:r w:rsidR="00354417" w:rsidRPr="00AE3A8A">
          <w:rPr>
            <w:rStyle w:val="Kpr"/>
          </w:rPr>
          <w:t>2. KAYNAK ARAŞTIRMASI</w:t>
        </w:r>
        <w:r w:rsidR="00354417">
          <w:rPr>
            <w:webHidden/>
          </w:rPr>
          <w:tab/>
        </w:r>
        <w:r w:rsidR="00354417">
          <w:rPr>
            <w:webHidden/>
          </w:rPr>
          <w:fldChar w:fldCharType="begin"/>
        </w:r>
        <w:r w:rsidR="00354417">
          <w:rPr>
            <w:webHidden/>
          </w:rPr>
          <w:instrText xml:space="preserve"> PAGEREF _Toc503983484 \h </w:instrText>
        </w:r>
        <w:r w:rsidR="00354417">
          <w:rPr>
            <w:webHidden/>
          </w:rPr>
        </w:r>
        <w:r w:rsidR="00354417">
          <w:rPr>
            <w:webHidden/>
          </w:rPr>
          <w:fldChar w:fldCharType="separate"/>
        </w:r>
        <w:r w:rsidR="00104E0B">
          <w:rPr>
            <w:webHidden/>
          </w:rPr>
          <w:t>2</w:t>
        </w:r>
        <w:r w:rsidR="00354417">
          <w:rPr>
            <w:webHidden/>
          </w:rPr>
          <w:fldChar w:fldCharType="end"/>
        </w:r>
      </w:hyperlink>
    </w:p>
    <w:p w14:paraId="0E488E20"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85" w:history="1">
        <w:r w:rsidR="00354417" w:rsidRPr="00AE3A8A">
          <w:rPr>
            <w:rStyle w:val="Kpr"/>
            <w:noProof/>
          </w:rPr>
          <w:t>2.1. Fuar sistem</w:t>
        </w:r>
        <w:r w:rsidR="00354417">
          <w:rPr>
            <w:noProof/>
            <w:webHidden/>
          </w:rPr>
          <w:tab/>
        </w:r>
        <w:r w:rsidR="00354417">
          <w:rPr>
            <w:noProof/>
            <w:webHidden/>
          </w:rPr>
          <w:fldChar w:fldCharType="begin"/>
        </w:r>
        <w:r w:rsidR="00354417">
          <w:rPr>
            <w:noProof/>
            <w:webHidden/>
          </w:rPr>
          <w:instrText xml:space="preserve"> PAGEREF _Toc503983485 \h </w:instrText>
        </w:r>
        <w:r w:rsidR="00354417">
          <w:rPr>
            <w:noProof/>
            <w:webHidden/>
          </w:rPr>
        </w:r>
        <w:r w:rsidR="00354417">
          <w:rPr>
            <w:noProof/>
            <w:webHidden/>
          </w:rPr>
          <w:fldChar w:fldCharType="separate"/>
        </w:r>
        <w:r w:rsidR="00104E0B">
          <w:rPr>
            <w:noProof/>
            <w:webHidden/>
          </w:rPr>
          <w:t>2</w:t>
        </w:r>
        <w:r w:rsidR="00354417">
          <w:rPr>
            <w:noProof/>
            <w:webHidden/>
          </w:rPr>
          <w:fldChar w:fldCharType="end"/>
        </w:r>
      </w:hyperlink>
    </w:p>
    <w:p w14:paraId="108127B0"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86" w:history="1">
        <w:r w:rsidR="00354417" w:rsidRPr="00AE3A8A">
          <w:rPr>
            <w:rStyle w:val="Kpr"/>
            <w:noProof/>
          </w:rPr>
          <w:t>2.2. Gelişim Soft</w:t>
        </w:r>
        <w:r w:rsidR="00354417">
          <w:rPr>
            <w:noProof/>
            <w:webHidden/>
          </w:rPr>
          <w:tab/>
        </w:r>
        <w:r w:rsidR="00354417">
          <w:rPr>
            <w:noProof/>
            <w:webHidden/>
          </w:rPr>
          <w:fldChar w:fldCharType="begin"/>
        </w:r>
        <w:r w:rsidR="00354417">
          <w:rPr>
            <w:noProof/>
            <w:webHidden/>
          </w:rPr>
          <w:instrText xml:space="preserve"> PAGEREF _Toc503983486 \h </w:instrText>
        </w:r>
        <w:r w:rsidR="00354417">
          <w:rPr>
            <w:noProof/>
            <w:webHidden/>
          </w:rPr>
        </w:r>
        <w:r w:rsidR="00354417">
          <w:rPr>
            <w:noProof/>
            <w:webHidden/>
          </w:rPr>
          <w:fldChar w:fldCharType="separate"/>
        </w:r>
        <w:r w:rsidR="00104E0B">
          <w:rPr>
            <w:noProof/>
            <w:webHidden/>
          </w:rPr>
          <w:t>2</w:t>
        </w:r>
        <w:r w:rsidR="00354417">
          <w:rPr>
            <w:noProof/>
            <w:webHidden/>
          </w:rPr>
          <w:fldChar w:fldCharType="end"/>
        </w:r>
      </w:hyperlink>
    </w:p>
    <w:p w14:paraId="45DC380B"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87" w:history="1">
        <w:r w:rsidR="00354417" w:rsidRPr="00AE3A8A">
          <w:rPr>
            <w:rStyle w:val="Kpr"/>
            <w:noProof/>
          </w:rPr>
          <w:t>2.2. Tüyap</w:t>
        </w:r>
        <w:r w:rsidR="00354417">
          <w:rPr>
            <w:noProof/>
            <w:webHidden/>
          </w:rPr>
          <w:tab/>
        </w:r>
        <w:r w:rsidR="00354417">
          <w:rPr>
            <w:noProof/>
            <w:webHidden/>
          </w:rPr>
          <w:fldChar w:fldCharType="begin"/>
        </w:r>
        <w:r w:rsidR="00354417">
          <w:rPr>
            <w:noProof/>
            <w:webHidden/>
          </w:rPr>
          <w:instrText xml:space="preserve"> PAGEREF _Toc503983487 \h </w:instrText>
        </w:r>
        <w:r w:rsidR="00354417">
          <w:rPr>
            <w:noProof/>
            <w:webHidden/>
          </w:rPr>
        </w:r>
        <w:r w:rsidR="00354417">
          <w:rPr>
            <w:noProof/>
            <w:webHidden/>
          </w:rPr>
          <w:fldChar w:fldCharType="separate"/>
        </w:r>
        <w:r w:rsidR="00104E0B">
          <w:rPr>
            <w:noProof/>
            <w:webHidden/>
          </w:rPr>
          <w:t>3</w:t>
        </w:r>
        <w:r w:rsidR="00354417">
          <w:rPr>
            <w:noProof/>
            <w:webHidden/>
          </w:rPr>
          <w:fldChar w:fldCharType="end"/>
        </w:r>
      </w:hyperlink>
    </w:p>
    <w:p w14:paraId="2C5EE52D" w14:textId="77777777" w:rsidR="00354417" w:rsidRDefault="008D4958">
      <w:pPr>
        <w:pStyle w:val="T1"/>
        <w:rPr>
          <w:rFonts w:asciiTheme="minorHAnsi" w:eastAsiaTheme="minorEastAsia" w:hAnsiTheme="minorHAnsi" w:cstheme="minorBidi"/>
          <w:b w:val="0"/>
          <w:sz w:val="22"/>
          <w:szCs w:val="22"/>
        </w:rPr>
      </w:pPr>
      <w:hyperlink w:anchor="_Toc503983488" w:history="1">
        <w:r w:rsidR="00354417" w:rsidRPr="00AE3A8A">
          <w:rPr>
            <w:rStyle w:val="Kpr"/>
          </w:rPr>
          <w:t>3. MATERYAL VE YÖNTEM</w:t>
        </w:r>
        <w:r w:rsidR="00354417">
          <w:rPr>
            <w:webHidden/>
          </w:rPr>
          <w:tab/>
        </w:r>
        <w:r w:rsidR="00354417">
          <w:rPr>
            <w:webHidden/>
          </w:rPr>
          <w:fldChar w:fldCharType="begin"/>
        </w:r>
        <w:r w:rsidR="00354417">
          <w:rPr>
            <w:webHidden/>
          </w:rPr>
          <w:instrText xml:space="preserve"> PAGEREF _Toc503983488 \h </w:instrText>
        </w:r>
        <w:r w:rsidR="00354417">
          <w:rPr>
            <w:webHidden/>
          </w:rPr>
        </w:r>
        <w:r w:rsidR="00354417">
          <w:rPr>
            <w:webHidden/>
          </w:rPr>
          <w:fldChar w:fldCharType="separate"/>
        </w:r>
        <w:r w:rsidR="00104E0B">
          <w:rPr>
            <w:webHidden/>
          </w:rPr>
          <w:t>4</w:t>
        </w:r>
        <w:r w:rsidR="00354417">
          <w:rPr>
            <w:webHidden/>
          </w:rPr>
          <w:fldChar w:fldCharType="end"/>
        </w:r>
      </w:hyperlink>
    </w:p>
    <w:p w14:paraId="4F8AA765"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89" w:history="1">
        <w:r w:rsidR="00354417" w:rsidRPr="00AE3A8A">
          <w:rPr>
            <w:rStyle w:val="Kpr"/>
            <w:noProof/>
          </w:rPr>
          <w:t>3.1. Veritabanı</w:t>
        </w:r>
        <w:r w:rsidR="00354417">
          <w:rPr>
            <w:noProof/>
            <w:webHidden/>
          </w:rPr>
          <w:tab/>
        </w:r>
        <w:r w:rsidR="00354417">
          <w:rPr>
            <w:noProof/>
            <w:webHidden/>
          </w:rPr>
          <w:fldChar w:fldCharType="begin"/>
        </w:r>
        <w:r w:rsidR="00354417">
          <w:rPr>
            <w:noProof/>
            <w:webHidden/>
          </w:rPr>
          <w:instrText xml:space="preserve"> PAGEREF _Toc503983489 \h </w:instrText>
        </w:r>
        <w:r w:rsidR="00354417">
          <w:rPr>
            <w:noProof/>
            <w:webHidden/>
          </w:rPr>
        </w:r>
        <w:r w:rsidR="00354417">
          <w:rPr>
            <w:noProof/>
            <w:webHidden/>
          </w:rPr>
          <w:fldChar w:fldCharType="separate"/>
        </w:r>
        <w:r w:rsidR="00104E0B">
          <w:rPr>
            <w:noProof/>
            <w:webHidden/>
          </w:rPr>
          <w:t>4</w:t>
        </w:r>
        <w:r w:rsidR="00354417">
          <w:rPr>
            <w:noProof/>
            <w:webHidden/>
          </w:rPr>
          <w:fldChar w:fldCharType="end"/>
        </w:r>
      </w:hyperlink>
    </w:p>
    <w:p w14:paraId="1544A270"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90" w:history="1">
        <w:r w:rsidR="00354417" w:rsidRPr="00AE3A8A">
          <w:rPr>
            <w:rStyle w:val="Kpr"/>
            <w:noProof/>
          </w:rPr>
          <w:t>3.2. Back-end</w:t>
        </w:r>
        <w:r w:rsidR="00354417">
          <w:rPr>
            <w:noProof/>
            <w:webHidden/>
          </w:rPr>
          <w:tab/>
        </w:r>
        <w:r w:rsidR="00354417">
          <w:rPr>
            <w:noProof/>
            <w:webHidden/>
          </w:rPr>
          <w:fldChar w:fldCharType="begin"/>
        </w:r>
        <w:r w:rsidR="00354417">
          <w:rPr>
            <w:noProof/>
            <w:webHidden/>
          </w:rPr>
          <w:instrText xml:space="preserve"> PAGEREF _Toc503983490 \h </w:instrText>
        </w:r>
        <w:r w:rsidR="00354417">
          <w:rPr>
            <w:noProof/>
            <w:webHidden/>
          </w:rPr>
        </w:r>
        <w:r w:rsidR="00354417">
          <w:rPr>
            <w:noProof/>
            <w:webHidden/>
          </w:rPr>
          <w:fldChar w:fldCharType="separate"/>
        </w:r>
        <w:r w:rsidR="00104E0B">
          <w:rPr>
            <w:noProof/>
            <w:webHidden/>
          </w:rPr>
          <w:t>4</w:t>
        </w:r>
        <w:r w:rsidR="00354417">
          <w:rPr>
            <w:noProof/>
            <w:webHidden/>
          </w:rPr>
          <w:fldChar w:fldCharType="end"/>
        </w:r>
      </w:hyperlink>
    </w:p>
    <w:p w14:paraId="051866E0"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91" w:history="1">
        <w:r w:rsidR="00354417" w:rsidRPr="00AE3A8A">
          <w:rPr>
            <w:rStyle w:val="Kpr"/>
            <w:noProof/>
          </w:rPr>
          <w:t>3.3. Front-end</w:t>
        </w:r>
        <w:r w:rsidR="00354417">
          <w:rPr>
            <w:noProof/>
            <w:webHidden/>
          </w:rPr>
          <w:tab/>
        </w:r>
        <w:r w:rsidR="00354417">
          <w:rPr>
            <w:noProof/>
            <w:webHidden/>
          </w:rPr>
          <w:fldChar w:fldCharType="begin"/>
        </w:r>
        <w:r w:rsidR="00354417">
          <w:rPr>
            <w:noProof/>
            <w:webHidden/>
          </w:rPr>
          <w:instrText xml:space="preserve"> PAGEREF _Toc503983491 \h </w:instrText>
        </w:r>
        <w:r w:rsidR="00354417">
          <w:rPr>
            <w:noProof/>
            <w:webHidden/>
          </w:rPr>
        </w:r>
        <w:r w:rsidR="00354417">
          <w:rPr>
            <w:noProof/>
            <w:webHidden/>
          </w:rPr>
          <w:fldChar w:fldCharType="separate"/>
        </w:r>
        <w:r w:rsidR="00104E0B">
          <w:rPr>
            <w:noProof/>
            <w:webHidden/>
          </w:rPr>
          <w:t>4</w:t>
        </w:r>
        <w:r w:rsidR="00354417">
          <w:rPr>
            <w:noProof/>
            <w:webHidden/>
          </w:rPr>
          <w:fldChar w:fldCharType="end"/>
        </w:r>
      </w:hyperlink>
    </w:p>
    <w:p w14:paraId="142F5E18" w14:textId="77777777" w:rsidR="00354417" w:rsidRDefault="008D4958">
      <w:pPr>
        <w:pStyle w:val="T1"/>
        <w:rPr>
          <w:rFonts w:asciiTheme="minorHAnsi" w:eastAsiaTheme="minorEastAsia" w:hAnsiTheme="minorHAnsi" w:cstheme="minorBidi"/>
          <w:b w:val="0"/>
          <w:sz w:val="22"/>
          <w:szCs w:val="22"/>
        </w:rPr>
      </w:pPr>
      <w:hyperlink w:anchor="_Toc503983492" w:history="1">
        <w:r w:rsidR="00354417" w:rsidRPr="00AE3A8A">
          <w:rPr>
            <w:rStyle w:val="Kpr"/>
          </w:rPr>
          <w:t>4. ARAŞTIRMA SONUÇLARI VE TARTIŞMA</w:t>
        </w:r>
        <w:r w:rsidR="00354417">
          <w:rPr>
            <w:webHidden/>
          </w:rPr>
          <w:tab/>
        </w:r>
        <w:r w:rsidR="00354417">
          <w:rPr>
            <w:webHidden/>
          </w:rPr>
          <w:fldChar w:fldCharType="begin"/>
        </w:r>
        <w:r w:rsidR="00354417">
          <w:rPr>
            <w:webHidden/>
          </w:rPr>
          <w:instrText xml:space="preserve"> PAGEREF _Toc503983492 \h </w:instrText>
        </w:r>
        <w:r w:rsidR="00354417">
          <w:rPr>
            <w:webHidden/>
          </w:rPr>
        </w:r>
        <w:r w:rsidR="00354417">
          <w:rPr>
            <w:webHidden/>
          </w:rPr>
          <w:fldChar w:fldCharType="separate"/>
        </w:r>
        <w:r w:rsidR="00104E0B">
          <w:rPr>
            <w:webHidden/>
          </w:rPr>
          <w:t>4</w:t>
        </w:r>
        <w:r w:rsidR="00354417">
          <w:rPr>
            <w:webHidden/>
          </w:rPr>
          <w:fldChar w:fldCharType="end"/>
        </w:r>
      </w:hyperlink>
    </w:p>
    <w:p w14:paraId="78397377"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93" w:history="1">
        <w:r w:rsidR="00354417" w:rsidRPr="00AE3A8A">
          <w:rPr>
            <w:rStyle w:val="Kpr"/>
            <w:noProof/>
          </w:rPr>
          <w:t>4.1. Katılımcıların Alan Seçimi</w:t>
        </w:r>
        <w:r w:rsidR="00354417">
          <w:rPr>
            <w:noProof/>
            <w:webHidden/>
          </w:rPr>
          <w:tab/>
        </w:r>
        <w:r w:rsidR="00354417">
          <w:rPr>
            <w:noProof/>
            <w:webHidden/>
          </w:rPr>
          <w:fldChar w:fldCharType="begin"/>
        </w:r>
        <w:r w:rsidR="00354417">
          <w:rPr>
            <w:noProof/>
            <w:webHidden/>
          </w:rPr>
          <w:instrText xml:space="preserve"> PAGEREF _Toc503983493 \h </w:instrText>
        </w:r>
        <w:r w:rsidR="00354417">
          <w:rPr>
            <w:noProof/>
            <w:webHidden/>
          </w:rPr>
        </w:r>
        <w:r w:rsidR="00354417">
          <w:rPr>
            <w:noProof/>
            <w:webHidden/>
          </w:rPr>
          <w:fldChar w:fldCharType="separate"/>
        </w:r>
        <w:r w:rsidR="00104E0B">
          <w:rPr>
            <w:noProof/>
            <w:webHidden/>
          </w:rPr>
          <w:t>4</w:t>
        </w:r>
        <w:r w:rsidR="00354417">
          <w:rPr>
            <w:noProof/>
            <w:webHidden/>
          </w:rPr>
          <w:fldChar w:fldCharType="end"/>
        </w:r>
      </w:hyperlink>
    </w:p>
    <w:p w14:paraId="4F0F97A3"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94" w:history="1">
        <w:r w:rsidR="00354417" w:rsidRPr="00AE3A8A">
          <w:rPr>
            <w:rStyle w:val="Kpr"/>
            <w:noProof/>
          </w:rPr>
          <w:t>4.2. Katılımcıların Hizmet Seçimi</w:t>
        </w:r>
        <w:r w:rsidR="00354417">
          <w:rPr>
            <w:noProof/>
            <w:webHidden/>
          </w:rPr>
          <w:tab/>
        </w:r>
        <w:r w:rsidR="00354417">
          <w:rPr>
            <w:noProof/>
            <w:webHidden/>
          </w:rPr>
          <w:fldChar w:fldCharType="begin"/>
        </w:r>
        <w:r w:rsidR="00354417">
          <w:rPr>
            <w:noProof/>
            <w:webHidden/>
          </w:rPr>
          <w:instrText xml:space="preserve"> PAGEREF _Toc503983494 \h </w:instrText>
        </w:r>
        <w:r w:rsidR="00354417">
          <w:rPr>
            <w:noProof/>
            <w:webHidden/>
          </w:rPr>
        </w:r>
        <w:r w:rsidR="00354417">
          <w:rPr>
            <w:noProof/>
            <w:webHidden/>
          </w:rPr>
          <w:fldChar w:fldCharType="separate"/>
        </w:r>
        <w:r w:rsidR="00104E0B">
          <w:rPr>
            <w:noProof/>
            <w:webHidden/>
          </w:rPr>
          <w:t>5</w:t>
        </w:r>
        <w:r w:rsidR="00354417">
          <w:rPr>
            <w:noProof/>
            <w:webHidden/>
          </w:rPr>
          <w:fldChar w:fldCharType="end"/>
        </w:r>
      </w:hyperlink>
    </w:p>
    <w:p w14:paraId="2439285A"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95" w:history="1">
        <w:r w:rsidR="00354417" w:rsidRPr="00AE3A8A">
          <w:rPr>
            <w:rStyle w:val="Kpr"/>
            <w:noProof/>
          </w:rPr>
          <w:t>4.3. Ziyaretçiler, Katılımcılar ve Basın QR Code Sistemi</w:t>
        </w:r>
        <w:r w:rsidR="00354417">
          <w:rPr>
            <w:noProof/>
            <w:webHidden/>
          </w:rPr>
          <w:tab/>
        </w:r>
        <w:r w:rsidR="00354417">
          <w:rPr>
            <w:noProof/>
            <w:webHidden/>
          </w:rPr>
          <w:fldChar w:fldCharType="begin"/>
        </w:r>
        <w:r w:rsidR="00354417">
          <w:rPr>
            <w:noProof/>
            <w:webHidden/>
          </w:rPr>
          <w:instrText xml:space="preserve"> PAGEREF _Toc503983495 \h </w:instrText>
        </w:r>
        <w:r w:rsidR="00354417">
          <w:rPr>
            <w:noProof/>
            <w:webHidden/>
          </w:rPr>
        </w:r>
        <w:r w:rsidR="00354417">
          <w:rPr>
            <w:noProof/>
            <w:webHidden/>
          </w:rPr>
          <w:fldChar w:fldCharType="separate"/>
        </w:r>
        <w:r w:rsidR="00104E0B">
          <w:rPr>
            <w:noProof/>
            <w:webHidden/>
          </w:rPr>
          <w:t>5</w:t>
        </w:r>
        <w:r w:rsidR="00354417">
          <w:rPr>
            <w:noProof/>
            <w:webHidden/>
          </w:rPr>
          <w:fldChar w:fldCharType="end"/>
        </w:r>
      </w:hyperlink>
    </w:p>
    <w:p w14:paraId="3FCDB9E5" w14:textId="77777777" w:rsidR="00354417" w:rsidRDefault="008D4958">
      <w:pPr>
        <w:pStyle w:val="T1"/>
        <w:rPr>
          <w:rFonts w:asciiTheme="minorHAnsi" w:eastAsiaTheme="minorEastAsia" w:hAnsiTheme="minorHAnsi" w:cstheme="minorBidi"/>
          <w:b w:val="0"/>
          <w:sz w:val="22"/>
          <w:szCs w:val="22"/>
        </w:rPr>
      </w:pPr>
      <w:hyperlink w:anchor="_Toc503983496" w:history="1">
        <w:r w:rsidR="00354417" w:rsidRPr="00AE3A8A">
          <w:rPr>
            <w:rStyle w:val="Kpr"/>
          </w:rPr>
          <w:t>5. SONUÇLAR VE ÖNERİLER</w:t>
        </w:r>
        <w:r w:rsidR="00354417">
          <w:rPr>
            <w:webHidden/>
          </w:rPr>
          <w:tab/>
        </w:r>
        <w:r w:rsidR="00354417">
          <w:rPr>
            <w:webHidden/>
          </w:rPr>
          <w:fldChar w:fldCharType="begin"/>
        </w:r>
        <w:r w:rsidR="00354417">
          <w:rPr>
            <w:webHidden/>
          </w:rPr>
          <w:instrText xml:space="preserve"> PAGEREF _Toc503983496 \h </w:instrText>
        </w:r>
        <w:r w:rsidR="00354417">
          <w:rPr>
            <w:webHidden/>
          </w:rPr>
        </w:r>
        <w:r w:rsidR="00354417">
          <w:rPr>
            <w:webHidden/>
          </w:rPr>
          <w:fldChar w:fldCharType="separate"/>
        </w:r>
        <w:r w:rsidR="00104E0B">
          <w:rPr>
            <w:webHidden/>
          </w:rPr>
          <w:t>6</w:t>
        </w:r>
        <w:r w:rsidR="00354417">
          <w:rPr>
            <w:webHidden/>
          </w:rPr>
          <w:fldChar w:fldCharType="end"/>
        </w:r>
      </w:hyperlink>
    </w:p>
    <w:p w14:paraId="52615EAE" w14:textId="77777777" w:rsidR="00354417" w:rsidRDefault="008D4958">
      <w:pPr>
        <w:pStyle w:val="T2"/>
        <w:tabs>
          <w:tab w:val="right" w:leader="dot" w:pos="8493"/>
        </w:tabs>
        <w:rPr>
          <w:rFonts w:asciiTheme="minorHAnsi" w:eastAsiaTheme="minorEastAsia" w:hAnsiTheme="minorHAnsi" w:cstheme="minorBidi"/>
          <w:noProof/>
          <w:sz w:val="22"/>
          <w:szCs w:val="22"/>
        </w:rPr>
      </w:pPr>
      <w:hyperlink w:anchor="_Toc503983497" w:history="1">
        <w:r w:rsidR="00354417" w:rsidRPr="00AE3A8A">
          <w:rPr>
            <w:rStyle w:val="Kpr"/>
            <w:noProof/>
          </w:rPr>
          <w:t>5.1 Sonuçlar</w:t>
        </w:r>
        <w:r w:rsidR="00354417">
          <w:rPr>
            <w:noProof/>
            <w:webHidden/>
          </w:rPr>
          <w:tab/>
        </w:r>
        <w:r w:rsidR="00354417">
          <w:rPr>
            <w:noProof/>
            <w:webHidden/>
          </w:rPr>
          <w:fldChar w:fldCharType="begin"/>
        </w:r>
        <w:r w:rsidR="00354417">
          <w:rPr>
            <w:noProof/>
            <w:webHidden/>
          </w:rPr>
          <w:instrText xml:space="preserve"> PAGEREF _Toc503983497 \h </w:instrText>
        </w:r>
        <w:r w:rsidR="00354417">
          <w:rPr>
            <w:noProof/>
            <w:webHidden/>
          </w:rPr>
        </w:r>
        <w:r w:rsidR="00354417">
          <w:rPr>
            <w:noProof/>
            <w:webHidden/>
          </w:rPr>
          <w:fldChar w:fldCharType="separate"/>
        </w:r>
        <w:r w:rsidR="00104E0B">
          <w:rPr>
            <w:noProof/>
            <w:webHidden/>
          </w:rPr>
          <w:t>6</w:t>
        </w:r>
        <w:r w:rsidR="00354417">
          <w:rPr>
            <w:noProof/>
            <w:webHidden/>
          </w:rPr>
          <w:fldChar w:fldCharType="end"/>
        </w:r>
      </w:hyperlink>
    </w:p>
    <w:p w14:paraId="7C7A26E7" w14:textId="77777777" w:rsidR="00354417" w:rsidRDefault="008D4958">
      <w:pPr>
        <w:pStyle w:val="T1"/>
        <w:rPr>
          <w:rFonts w:asciiTheme="minorHAnsi" w:eastAsiaTheme="minorEastAsia" w:hAnsiTheme="minorHAnsi" w:cstheme="minorBidi"/>
          <w:b w:val="0"/>
          <w:sz w:val="22"/>
          <w:szCs w:val="22"/>
        </w:rPr>
      </w:pPr>
      <w:hyperlink w:anchor="_Toc503983498" w:history="1">
        <w:r w:rsidR="00354417" w:rsidRPr="00AE3A8A">
          <w:rPr>
            <w:rStyle w:val="Kpr"/>
          </w:rPr>
          <w:t>KAYNAKLAR</w:t>
        </w:r>
        <w:r w:rsidR="00354417">
          <w:rPr>
            <w:webHidden/>
          </w:rPr>
          <w:tab/>
        </w:r>
        <w:r w:rsidR="00354417">
          <w:rPr>
            <w:webHidden/>
          </w:rPr>
          <w:fldChar w:fldCharType="begin"/>
        </w:r>
        <w:r w:rsidR="00354417">
          <w:rPr>
            <w:webHidden/>
          </w:rPr>
          <w:instrText xml:space="preserve"> PAGEREF _Toc503983498 \h </w:instrText>
        </w:r>
        <w:r w:rsidR="00354417">
          <w:rPr>
            <w:webHidden/>
          </w:rPr>
        </w:r>
        <w:r w:rsidR="00354417">
          <w:rPr>
            <w:webHidden/>
          </w:rPr>
          <w:fldChar w:fldCharType="separate"/>
        </w:r>
        <w:r w:rsidR="00104E0B">
          <w:rPr>
            <w:webHidden/>
          </w:rPr>
          <w:t>21</w:t>
        </w:r>
        <w:r w:rsidR="00354417">
          <w:rPr>
            <w:webHidden/>
          </w:rPr>
          <w:fldChar w:fldCharType="end"/>
        </w:r>
      </w:hyperlink>
    </w:p>
    <w:p w14:paraId="725431C0" w14:textId="77777777" w:rsidR="009D564E" w:rsidRPr="005B5FDE" w:rsidRDefault="009D564E" w:rsidP="009D564E">
      <w:pPr>
        <w:pStyle w:val="TezMetni10Satr"/>
        <w:ind w:firstLine="0"/>
        <w:rPr>
          <w:bCs/>
        </w:rPr>
      </w:pPr>
      <w:r>
        <w:rPr>
          <w:bCs/>
        </w:rPr>
        <w:fldChar w:fldCharType="end"/>
      </w:r>
    </w:p>
    <w:p w14:paraId="23059128" w14:textId="77777777" w:rsidR="009D564E" w:rsidRPr="005B5FDE" w:rsidRDefault="009D564E" w:rsidP="009D564E">
      <w:pPr>
        <w:pStyle w:val="TezMetni10Satr"/>
        <w:ind w:firstLine="0"/>
        <w:rPr>
          <w:bCs/>
        </w:rPr>
      </w:pPr>
    </w:p>
    <w:p w14:paraId="279E6F7E" w14:textId="77777777" w:rsidR="009D564E" w:rsidRDefault="009D564E" w:rsidP="009D564E">
      <w:pPr>
        <w:pStyle w:val="TezMetni10Satr"/>
        <w:ind w:firstLine="0"/>
        <w:rPr>
          <w:bCs/>
        </w:rPr>
      </w:pPr>
    </w:p>
    <w:p w14:paraId="042804F3" w14:textId="77777777" w:rsidR="009D564E" w:rsidRDefault="009D564E" w:rsidP="009D564E">
      <w:pPr>
        <w:pStyle w:val="TezMetni10Satr"/>
        <w:ind w:firstLine="0"/>
        <w:rPr>
          <w:bCs/>
        </w:rPr>
      </w:pPr>
    </w:p>
    <w:p w14:paraId="0E529F65" w14:textId="77777777" w:rsidR="009D564E" w:rsidRDefault="009D564E" w:rsidP="009D564E">
      <w:pPr>
        <w:pStyle w:val="TezMetni10Satr"/>
        <w:ind w:firstLine="0"/>
        <w:rPr>
          <w:bCs/>
        </w:rPr>
      </w:pPr>
    </w:p>
    <w:p w14:paraId="12B99340" w14:textId="77777777" w:rsidR="009D564E" w:rsidRDefault="009D564E" w:rsidP="009D564E">
      <w:pPr>
        <w:pStyle w:val="TezMetni10Satr"/>
        <w:ind w:firstLine="0"/>
        <w:rPr>
          <w:bCs/>
        </w:rPr>
      </w:pPr>
    </w:p>
    <w:p w14:paraId="7452C282" w14:textId="77777777" w:rsidR="009D564E" w:rsidRDefault="009D564E">
      <w:pPr>
        <w:rPr>
          <w:bCs/>
        </w:rPr>
      </w:pPr>
      <w:bookmarkStart w:id="4" w:name="_Toc257628859"/>
      <w:r>
        <w:rPr>
          <w:b/>
          <w:bCs/>
        </w:rPr>
        <w:br w:type="page"/>
      </w:r>
    </w:p>
    <w:p w14:paraId="25FCE146" w14:textId="77777777" w:rsidR="009D564E" w:rsidRPr="005B5FDE" w:rsidRDefault="009D564E" w:rsidP="009D564E">
      <w:pPr>
        <w:pStyle w:val="Balk1derece"/>
        <w:jc w:val="center"/>
      </w:pPr>
      <w:bookmarkStart w:id="5" w:name="_Toc503983481"/>
      <w:r w:rsidRPr="005B5FDE">
        <w:lastRenderedPageBreak/>
        <w:t>SİMGELER VE KISALTMALAR</w:t>
      </w:r>
      <w:bookmarkEnd w:id="4"/>
      <w:bookmarkEnd w:id="5"/>
    </w:p>
    <w:p w14:paraId="715B1192" w14:textId="77777777" w:rsidR="009D564E" w:rsidRDefault="009D564E" w:rsidP="009D564E">
      <w:pPr>
        <w:pStyle w:val="TezMetni10Satr"/>
        <w:ind w:firstLine="0"/>
      </w:pPr>
    </w:p>
    <w:p w14:paraId="4DBDF165" w14:textId="77777777" w:rsidR="009D564E" w:rsidRPr="002803A4" w:rsidRDefault="009D564E" w:rsidP="009D564E">
      <w:pPr>
        <w:pStyle w:val="TezMetni10Satr"/>
        <w:ind w:firstLine="0"/>
        <w:rPr>
          <w:b/>
        </w:rPr>
      </w:pPr>
      <w:r w:rsidRPr="002803A4">
        <w:rPr>
          <w:b/>
        </w:rPr>
        <w:t>Simgeler</w:t>
      </w:r>
    </w:p>
    <w:p w14:paraId="0AE28424" w14:textId="77777777" w:rsidR="009D564E" w:rsidRDefault="009D564E" w:rsidP="009D564E">
      <w:pPr>
        <w:pStyle w:val="TezMetni10Satr"/>
        <w:ind w:firstLine="0"/>
      </w:pPr>
    </w:p>
    <w:p w14:paraId="2EF40164" w14:textId="03FA3C6C" w:rsidR="009D564E" w:rsidRPr="005B5FDE" w:rsidRDefault="007122B5" w:rsidP="009D564E">
      <w:pPr>
        <w:pStyle w:val="TezMetni10Satr"/>
        <w:ind w:firstLine="0"/>
      </w:pPr>
      <w:r>
        <w:t>Herhangi bir simge kullanılmamıştır.</w:t>
      </w:r>
    </w:p>
    <w:p w14:paraId="61E62887" w14:textId="77777777" w:rsidR="009D564E" w:rsidRPr="005B5FDE" w:rsidRDefault="009D564E" w:rsidP="009D564E">
      <w:pPr>
        <w:pStyle w:val="TezMetni10Satr"/>
        <w:ind w:firstLine="0"/>
      </w:pPr>
    </w:p>
    <w:p w14:paraId="55AD9CA8" w14:textId="77777777" w:rsidR="009D564E" w:rsidRDefault="009D564E" w:rsidP="009D564E">
      <w:pPr>
        <w:pStyle w:val="TezMetni10Satr"/>
        <w:ind w:firstLine="0"/>
      </w:pPr>
    </w:p>
    <w:p w14:paraId="005FBC2A" w14:textId="77777777" w:rsidR="009D564E" w:rsidRDefault="009D564E" w:rsidP="009D564E">
      <w:pPr>
        <w:pStyle w:val="TezMetni10Satr"/>
        <w:ind w:firstLine="0"/>
      </w:pPr>
      <w:r w:rsidRPr="002803A4">
        <w:rPr>
          <w:b/>
        </w:rPr>
        <w:t>Kısaltmalar</w:t>
      </w:r>
    </w:p>
    <w:p w14:paraId="168DD990" w14:textId="77777777" w:rsidR="009D564E" w:rsidRDefault="009D564E" w:rsidP="009D564E">
      <w:pPr>
        <w:pStyle w:val="TezMetni10Satr"/>
        <w:ind w:firstLine="0"/>
      </w:pPr>
    </w:p>
    <w:p w14:paraId="31ECA306" w14:textId="6703B229" w:rsidR="007122B5" w:rsidRDefault="00354417" w:rsidP="009D564E">
      <w:pPr>
        <w:pStyle w:val="TezMetni10Satr"/>
        <w:ind w:firstLine="0"/>
      </w:pPr>
      <w:proofErr w:type="gramStart"/>
      <w:r>
        <w:t>B2B : Business</w:t>
      </w:r>
      <w:proofErr w:type="gramEnd"/>
      <w:r>
        <w:t xml:space="preserve"> </w:t>
      </w:r>
      <w:proofErr w:type="spellStart"/>
      <w:r>
        <w:t>to</w:t>
      </w:r>
      <w:proofErr w:type="spellEnd"/>
      <w:r>
        <w:t xml:space="preserve"> Business</w:t>
      </w:r>
    </w:p>
    <w:p w14:paraId="5AE0288D" w14:textId="305B6035" w:rsidR="009D564E" w:rsidRDefault="00354417" w:rsidP="009D564E">
      <w:pPr>
        <w:pStyle w:val="TezMetni10Satr"/>
        <w:ind w:firstLine="0"/>
      </w:pPr>
      <w:proofErr w:type="gramStart"/>
      <w:r>
        <w:t>STS : Spring</w:t>
      </w:r>
      <w:proofErr w:type="gramEnd"/>
      <w:r>
        <w:t xml:space="preserve"> </w:t>
      </w:r>
      <w:proofErr w:type="spellStart"/>
      <w:r>
        <w:t>Tool</w:t>
      </w:r>
      <w:proofErr w:type="spellEnd"/>
      <w:r>
        <w:t xml:space="preserve"> Suite</w:t>
      </w:r>
    </w:p>
    <w:p w14:paraId="13D6BE9E" w14:textId="62396FB4" w:rsidR="00354417" w:rsidRDefault="00354417" w:rsidP="009D564E">
      <w:pPr>
        <w:pStyle w:val="TezMetni10Satr"/>
        <w:ind w:firstLine="0"/>
      </w:pPr>
      <w:proofErr w:type="spellStart"/>
      <w:proofErr w:type="gramStart"/>
      <w:r>
        <w:t>Pgadmin</w:t>
      </w:r>
      <w:proofErr w:type="spellEnd"/>
      <w:r>
        <w:t xml:space="preserve"> : </w:t>
      </w:r>
      <w:proofErr w:type="spellStart"/>
      <w:r>
        <w:t>Postgresql</w:t>
      </w:r>
      <w:proofErr w:type="spellEnd"/>
      <w:proofErr w:type="gramEnd"/>
      <w:r>
        <w:t xml:space="preserve"> </w:t>
      </w:r>
      <w:proofErr w:type="spellStart"/>
      <w:r>
        <w:t>admin</w:t>
      </w:r>
      <w:proofErr w:type="spellEnd"/>
    </w:p>
    <w:p w14:paraId="5F6C8BBB" w14:textId="507F4660" w:rsidR="00354417" w:rsidRDefault="00354417" w:rsidP="009D564E">
      <w:pPr>
        <w:pStyle w:val="TezMetni10Satr"/>
        <w:ind w:firstLine="0"/>
      </w:pPr>
      <w:proofErr w:type="gramStart"/>
      <w:r>
        <w:t>MVC : Model</w:t>
      </w:r>
      <w:proofErr w:type="gramEnd"/>
      <w:r>
        <w:t>-</w:t>
      </w:r>
      <w:proofErr w:type="spellStart"/>
      <w:r>
        <w:t>View</w:t>
      </w:r>
      <w:proofErr w:type="spellEnd"/>
      <w:r>
        <w:t>-Controller</w:t>
      </w:r>
    </w:p>
    <w:p w14:paraId="3DBB9FA0" w14:textId="1973AEE0" w:rsidR="00354417" w:rsidRPr="005B5FDE" w:rsidRDefault="00354417" w:rsidP="009D564E">
      <w:pPr>
        <w:pStyle w:val="TezMetni10Satr"/>
        <w:ind w:firstLine="0"/>
      </w:pPr>
      <w:r>
        <w:t xml:space="preserve">QR </w:t>
      </w:r>
      <w:proofErr w:type="spellStart"/>
      <w:proofErr w:type="gramStart"/>
      <w:r>
        <w:t>Code</w:t>
      </w:r>
      <w:proofErr w:type="spellEnd"/>
      <w:r>
        <w:t xml:space="preserve"> : </w:t>
      </w:r>
      <w:proofErr w:type="spellStart"/>
      <w:r>
        <w:t>Quick</w:t>
      </w:r>
      <w:proofErr w:type="spellEnd"/>
      <w:proofErr w:type="gramEnd"/>
      <w:r>
        <w:t xml:space="preserve"> </w:t>
      </w:r>
      <w:proofErr w:type="spellStart"/>
      <w:r>
        <w:t>Response</w:t>
      </w:r>
      <w:proofErr w:type="spellEnd"/>
      <w:r>
        <w:t xml:space="preserve"> </w:t>
      </w:r>
      <w:proofErr w:type="spellStart"/>
      <w:r>
        <w:t>Code</w:t>
      </w:r>
      <w:proofErr w:type="spellEnd"/>
      <w:r>
        <w:t>(Çabuk tepki kodu)</w:t>
      </w:r>
    </w:p>
    <w:p w14:paraId="64809A40" w14:textId="77777777" w:rsidR="009D564E" w:rsidRPr="005B5FDE" w:rsidRDefault="009D564E" w:rsidP="009D564E">
      <w:pPr>
        <w:pStyle w:val="TezMetni10Satr"/>
        <w:ind w:firstLine="0"/>
      </w:pPr>
    </w:p>
    <w:p w14:paraId="34AA767F" w14:textId="77777777" w:rsidR="009D564E" w:rsidRDefault="009D564E" w:rsidP="009D564E">
      <w:pPr>
        <w:pStyle w:val="TezMetni10Satr"/>
        <w:ind w:firstLine="0"/>
      </w:pPr>
    </w:p>
    <w:p w14:paraId="0A90B989" w14:textId="77777777" w:rsidR="009D564E" w:rsidRDefault="009D564E" w:rsidP="009D564E">
      <w:pPr>
        <w:pStyle w:val="TezMetni10Satr"/>
        <w:ind w:firstLine="0"/>
      </w:pPr>
    </w:p>
    <w:p w14:paraId="6D2A769D" w14:textId="77777777" w:rsidR="009D564E" w:rsidRDefault="009D564E" w:rsidP="009D564E">
      <w:pPr>
        <w:pStyle w:val="TezMetni10Satr"/>
        <w:ind w:firstLine="0"/>
      </w:pPr>
    </w:p>
    <w:p w14:paraId="11154792" w14:textId="77777777" w:rsidR="009D564E" w:rsidRDefault="009D564E" w:rsidP="009D564E">
      <w:pPr>
        <w:pStyle w:val="TezMetni10Satr"/>
        <w:ind w:firstLine="0"/>
      </w:pPr>
    </w:p>
    <w:p w14:paraId="78675A1E" w14:textId="77777777" w:rsidR="009D564E" w:rsidRDefault="009D564E" w:rsidP="009D564E">
      <w:pPr>
        <w:pStyle w:val="TezMetni10Satr"/>
        <w:ind w:firstLine="0"/>
      </w:pPr>
    </w:p>
    <w:p w14:paraId="2FF925F0" w14:textId="77777777" w:rsidR="009D564E" w:rsidRDefault="009D564E" w:rsidP="009D564E">
      <w:pPr>
        <w:pStyle w:val="TezMetni10Satr"/>
        <w:ind w:firstLine="0"/>
        <w:sectPr w:rsidR="009D564E" w:rsidSect="00157DB3">
          <w:headerReference w:type="default" r:id="rId12"/>
          <w:footerReference w:type="default" r:id="rId13"/>
          <w:pgSz w:w="11906" w:h="16838" w:code="9"/>
          <w:pgMar w:top="1418" w:right="1418" w:bottom="1418" w:left="1985" w:header="709" w:footer="709" w:gutter="0"/>
          <w:pgNumType w:fmt="lowerRoman" w:start="4"/>
          <w:cols w:space="708"/>
          <w:docGrid w:linePitch="360"/>
        </w:sectPr>
      </w:pPr>
    </w:p>
    <w:p w14:paraId="0431378A" w14:textId="77777777" w:rsidR="009D564E" w:rsidRPr="005B5FDE" w:rsidRDefault="009D564E" w:rsidP="009D564E">
      <w:pPr>
        <w:pStyle w:val="Balk1"/>
      </w:pPr>
      <w:bookmarkStart w:id="6" w:name="_Toc257628860"/>
      <w:bookmarkStart w:id="7" w:name="_Toc503983482"/>
      <w:r w:rsidRPr="005B5FDE">
        <w:lastRenderedPageBreak/>
        <w:t>1. GİRİŞ</w:t>
      </w:r>
      <w:bookmarkEnd w:id="6"/>
      <w:bookmarkEnd w:id="7"/>
    </w:p>
    <w:p w14:paraId="6F2C6A51" w14:textId="77777777" w:rsidR="009D564E" w:rsidRDefault="009D564E" w:rsidP="009D564E">
      <w:pPr>
        <w:pStyle w:val="TezMetni15Satr"/>
      </w:pPr>
    </w:p>
    <w:p w14:paraId="15F7A6AE" w14:textId="474C760D" w:rsidR="009D564E" w:rsidRPr="005B5FDE" w:rsidRDefault="00EE06D4" w:rsidP="009D564E">
      <w:pPr>
        <w:pStyle w:val="TezMetni15Satr"/>
      </w:pPr>
      <w:r>
        <w:t xml:space="preserve">Ülkemizde her yıl yüzden fazla fuar düzenlenmektedir. Düzenlenen fuarların yönetimi oldukça zordur her yönüyle katılımcı ve ziyaretçilerin fuardan en yüksek verimi almaları </w:t>
      </w:r>
      <w:proofErr w:type="gramStart"/>
      <w:r>
        <w:t xml:space="preserve">için  </w:t>
      </w:r>
      <w:proofErr w:type="spellStart"/>
      <w:r>
        <w:t>herşey</w:t>
      </w:r>
      <w:proofErr w:type="spellEnd"/>
      <w:proofErr w:type="gramEnd"/>
      <w:r>
        <w:t xml:space="preserve"> düşünülmelidir. Katılımcıların kendilerine en uygun standı seçmesi </w:t>
      </w:r>
      <w:r w:rsidR="0004367D">
        <w:t xml:space="preserve">ve alacağı hizmetleri belirlemesi, ziyaretçilerin fuarda ziyaret edeceği firmaların konumlarını önceden bilmesi, fuar başlamadan önce birbirleriyle </w:t>
      </w:r>
      <w:proofErr w:type="spellStart"/>
      <w:r w:rsidR="0004367D">
        <w:t>iletşim</w:t>
      </w:r>
      <w:proofErr w:type="spellEnd"/>
      <w:r w:rsidR="0004367D">
        <w:t xml:space="preserve"> halinde olmaları gibi daha</w:t>
      </w:r>
      <w:r w:rsidR="009C6D2D">
        <w:t xml:space="preserve"> nice özelliklerin bulunduğu web tabanlı bir </w:t>
      </w:r>
      <w:r w:rsidR="0004367D">
        <w:t>s</w:t>
      </w:r>
      <w:r w:rsidR="009C6D2D">
        <w:t>istem tasarlanmak istenmektedir</w:t>
      </w:r>
      <w:r w:rsidR="0004367D">
        <w:t>.</w:t>
      </w:r>
    </w:p>
    <w:p w14:paraId="58C2216C" w14:textId="77777777" w:rsidR="009D564E" w:rsidRPr="005B5FDE" w:rsidRDefault="009D564E" w:rsidP="009D564E">
      <w:pPr>
        <w:pStyle w:val="TezMetni15Satr"/>
      </w:pPr>
    </w:p>
    <w:p w14:paraId="2A891FA0" w14:textId="77777777" w:rsidR="009D564E" w:rsidRPr="005B5FDE" w:rsidRDefault="009D564E" w:rsidP="009D564E">
      <w:pPr>
        <w:pStyle w:val="TezMetni15Satr"/>
      </w:pPr>
    </w:p>
    <w:p w14:paraId="698F0C79" w14:textId="77777777" w:rsidR="009D564E" w:rsidRPr="005B5FDE" w:rsidRDefault="009D564E" w:rsidP="009D564E">
      <w:pPr>
        <w:pStyle w:val="TezMetni15Satr"/>
      </w:pPr>
    </w:p>
    <w:p w14:paraId="2FDE6582" w14:textId="77777777" w:rsidR="009D564E" w:rsidRPr="005B5FDE" w:rsidRDefault="009D564E" w:rsidP="009D564E">
      <w:pPr>
        <w:pStyle w:val="TezMetni15Satr"/>
      </w:pPr>
    </w:p>
    <w:p w14:paraId="01E9071E" w14:textId="2DB884AF" w:rsidR="009D564E" w:rsidRDefault="0004367D" w:rsidP="0004367D">
      <w:pPr>
        <w:pStyle w:val="Balk2"/>
        <w:numPr>
          <w:ilvl w:val="1"/>
          <w:numId w:val="1"/>
        </w:numPr>
      </w:pPr>
      <w:bookmarkStart w:id="8" w:name="_Toc503983483"/>
      <w:r>
        <w:t>Online Fuar Yazılım Sistemi İçin Zaman Yönetimi</w:t>
      </w:r>
      <w:bookmarkEnd w:id="8"/>
    </w:p>
    <w:p w14:paraId="6F302659" w14:textId="77777777" w:rsidR="0004367D" w:rsidRDefault="0004367D" w:rsidP="0004367D">
      <w:pPr>
        <w:pStyle w:val="TezMetni15Satr"/>
      </w:pPr>
    </w:p>
    <w:p w14:paraId="253C158D" w14:textId="413D872E" w:rsidR="0004367D" w:rsidRDefault="0004367D" w:rsidP="0004367D">
      <w:pPr>
        <w:pStyle w:val="TezMetni15Satr"/>
        <w:ind w:firstLine="0"/>
      </w:pPr>
    </w:p>
    <w:p w14:paraId="037B1B2F" w14:textId="59033F27" w:rsidR="0004367D" w:rsidRDefault="0004367D" w:rsidP="0004367D">
      <w:pPr>
        <w:pStyle w:val="TezMetni15Satr"/>
        <w:ind w:firstLine="0"/>
      </w:pPr>
      <w:r>
        <w:t xml:space="preserve">Online Fuar Yazılım Sistemi için düzenlenen zaman çizelgesi </w:t>
      </w:r>
      <w:r w:rsidR="009C6D2D">
        <w:t xml:space="preserve">şekil </w:t>
      </w:r>
      <w:proofErr w:type="gramStart"/>
      <w:r w:rsidR="009C6D2D">
        <w:t>1.1</w:t>
      </w:r>
      <w:proofErr w:type="gramEnd"/>
      <w:r w:rsidR="009C6D2D">
        <w:t xml:space="preserve"> deki </w:t>
      </w:r>
      <w:r>
        <w:t>gibidir. Ekim ile Ocak arasında gerekli araştırmalar bitirilmiş olup si</w:t>
      </w:r>
      <w:r w:rsidR="009C6D2D">
        <w:t>stemin mimari yapısı oluşturulduktan</w:t>
      </w:r>
      <w:r>
        <w:t xml:space="preserve"> kodlaması aşamasına geçilmiştir. Temel öncelik benzer sistemlerin araştırılması ve bu sistemlerin zayıf yönlerinin belirlenmesidir. Daha sonradan belirlenen bu zayıf yönleri ele alarak çözümler </w:t>
      </w:r>
      <w:r w:rsidR="009C6D2D">
        <w:t>üretmektir. Son olarak üretilen çözümlerin yapım aşamasına geçilmesi ve test edilmesidir.</w:t>
      </w:r>
    </w:p>
    <w:p w14:paraId="15B8F5EC" w14:textId="77777777" w:rsidR="0004367D" w:rsidRPr="0004367D" w:rsidRDefault="0004367D" w:rsidP="0004367D">
      <w:pPr>
        <w:pStyle w:val="TezMetni15Satr"/>
        <w:ind w:firstLine="0"/>
      </w:pPr>
    </w:p>
    <w:tbl>
      <w:tblPr>
        <w:tblStyle w:val="OrtaList2-Vurgu1"/>
        <w:tblW w:w="8212" w:type="dxa"/>
        <w:tblLayout w:type="fixed"/>
        <w:tblLook w:val="04A0" w:firstRow="1" w:lastRow="0" w:firstColumn="1" w:lastColumn="0" w:noHBand="0" w:noVBand="1"/>
      </w:tblPr>
      <w:tblGrid>
        <w:gridCol w:w="3608"/>
        <w:gridCol w:w="452"/>
        <w:gridCol w:w="494"/>
        <w:gridCol w:w="498"/>
        <w:gridCol w:w="529"/>
        <w:gridCol w:w="519"/>
        <w:gridCol w:w="553"/>
        <w:gridCol w:w="470"/>
        <w:gridCol w:w="573"/>
        <w:gridCol w:w="516"/>
      </w:tblGrid>
      <w:tr w:rsidR="0004367D" w:rsidRPr="00321C74" w14:paraId="144F7CAE" w14:textId="77777777" w:rsidTr="003D0F1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7" w:type="pct"/>
            <w:tcBorders>
              <w:bottom w:val="single" w:sz="4" w:space="0" w:color="auto"/>
              <w:right w:val="single" w:sz="4" w:space="0" w:color="auto"/>
            </w:tcBorders>
            <w:noWrap/>
          </w:tcPr>
          <w:p w14:paraId="4298E4C0" w14:textId="77777777" w:rsidR="0004367D" w:rsidRDefault="0004367D" w:rsidP="003D0F1B">
            <w:pPr>
              <w:rPr>
                <w:rFonts w:asciiTheme="minorHAnsi" w:eastAsiaTheme="minorEastAsia" w:hAnsiTheme="minorHAnsi" w:cstheme="minorBidi"/>
                <w:color w:val="auto"/>
                <w:sz w:val="22"/>
                <w:szCs w:val="22"/>
              </w:rPr>
            </w:pPr>
          </w:p>
        </w:tc>
        <w:tc>
          <w:tcPr>
            <w:tcW w:w="275" w:type="pct"/>
            <w:tcBorders>
              <w:top w:val="single" w:sz="4" w:space="0" w:color="auto"/>
              <w:left w:val="single" w:sz="4" w:space="0" w:color="auto"/>
              <w:bottom w:val="single" w:sz="4" w:space="0" w:color="auto"/>
              <w:right w:val="single" w:sz="4" w:space="0" w:color="auto"/>
            </w:tcBorders>
          </w:tcPr>
          <w:p w14:paraId="7E8C6D24" w14:textId="77777777" w:rsidR="0004367D" w:rsidRPr="00321C74" w:rsidRDefault="0004367D" w:rsidP="003D0F1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Pr>
                <w:rFonts w:asciiTheme="minorHAnsi" w:eastAsiaTheme="minorEastAsia" w:hAnsiTheme="minorHAnsi" w:cstheme="minorHAnsi"/>
                <w:color w:val="auto"/>
                <w:sz w:val="20"/>
                <w:szCs w:val="20"/>
              </w:rPr>
              <w:t>Eki</w:t>
            </w:r>
          </w:p>
        </w:tc>
        <w:tc>
          <w:tcPr>
            <w:tcW w:w="301" w:type="pct"/>
            <w:tcBorders>
              <w:top w:val="single" w:sz="4" w:space="0" w:color="auto"/>
              <w:left w:val="single" w:sz="4" w:space="0" w:color="auto"/>
              <w:bottom w:val="single" w:sz="4" w:space="0" w:color="auto"/>
              <w:right w:val="single" w:sz="4" w:space="0" w:color="auto"/>
            </w:tcBorders>
          </w:tcPr>
          <w:p w14:paraId="6C4404A6" w14:textId="77777777" w:rsidR="0004367D" w:rsidRPr="00321C74" w:rsidRDefault="0004367D" w:rsidP="003D0F1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Pr>
                <w:rFonts w:asciiTheme="minorHAnsi" w:eastAsiaTheme="minorEastAsia" w:hAnsiTheme="minorHAnsi" w:cstheme="minorHAnsi"/>
                <w:color w:val="auto"/>
                <w:sz w:val="20"/>
                <w:szCs w:val="20"/>
              </w:rPr>
              <w:t>Kas</w:t>
            </w:r>
          </w:p>
        </w:tc>
        <w:tc>
          <w:tcPr>
            <w:tcW w:w="303" w:type="pct"/>
            <w:tcBorders>
              <w:top w:val="single" w:sz="4" w:space="0" w:color="auto"/>
              <w:left w:val="single" w:sz="4" w:space="0" w:color="auto"/>
              <w:bottom w:val="single" w:sz="4" w:space="0" w:color="auto"/>
              <w:right w:val="single" w:sz="4" w:space="0" w:color="auto"/>
            </w:tcBorders>
          </w:tcPr>
          <w:p w14:paraId="087336D7" w14:textId="77777777" w:rsidR="0004367D" w:rsidRPr="00321C74" w:rsidRDefault="0004367D" w:rsidP="003D0F1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Pr>
                <w:rFonts w:asciiTheme="minorHAnsi" w:eastAsiaTheme="minorEastAsia" w:hAnsiTheme="minorHAnsi" w:cstheme="minorHAnsi"/>
                <w:color w:val="auto"/>
                <w:sz w:val="20"/>
                <w:szCs w:val="20"/>
              </w:rPr>
              <w:t>Ara</w:t>
            </w:r>
          </w:p>
        </w:tc>
        <w:tc>
          <w:tcPr>
            <w:tcW w:w="322" w:type="pct"/>
            <w:tcBorders>
              <w:top w:val="single" w:sz="4" w:space="0" w:color="auto"/>
              <w:left w:val="single" w:sz="4" w:space="0" w:color="auto"/>
              <w:bottom w:val="single" w:sz="4" w:space="0" w:color="auto"/>
              <w:right w:val="single" w:sz="4" w:space="0" w:color="auto"/>
            </w:tcBorders>
          </w:tcPr>
          <w:p w14:paraId="470B8430" w14:textId="77777777" w:rsidR="0004367D" w:rsidRPr="00321C74" w:rsidRDefault="0004367D" w:rsidP="003D0F1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Pr>
                <w:rFonts w:asciiTheme="minorHAnsi" w:eastAsiaTheme="minorEastAsia" w:hAnsiTheme="minorHAnsi" w:cstheme="minorHAnsi"/>
                <w:color w:val="auto"/>
                <w:sz w:val="20"/>
                <w:szCs w:val="20"/>
              </w:rPr>
              <w:t>Oca</w:t>
            </w:r>
          </w:p>
        </w:tc>
        <w:tc>
          <w:tcPr>
            <w:tcW w:w="316" w:type="pct"/>
            <w:tcBorders>
              <w:top w:val="single" w:sz="4" w:space="0" w:color="auto"/>
              <w:left w:val="single" w:sz="4" w:space="0" w:color="auto"/>
              <w:bottom w:val="single" w:sz="4" w:space="0" w:color="auto"/>
              <w:right w:val="single" w:sz="4" w:space="0" w:color="auto"/>
            </w:tcBorders>
          </w:tcPr>
          <w:p w14:paraId="1FDAF41D" w14:textId="77777777" w:rsidR="0004367D" w:rsidRPr="00321C74" w:rsidRDefault="0004367D" w:rsidP="003D0F1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color w:val="auto"/>
                <w:sz w:val="20"/>
                <w:szCs w:val="20"/>
              </w:rPr>
            </w:pPr>
            <w:r>
              <w:rPr>
                <w:rFonts w:asciiTheme="minorHAnsi" w:eastAsiaTheme="minorEastAsia" w:hAnsiTheme="minorHAnsi" w:cstheme="minorHAnsi"/>
                <w:color w:val="auto"/>
                <w:sz w:val="20"/>
                <w:szCs w:val="20"/>
              </w:rPr>
              <w:t>Şub</w:t>
            </w:r>
          </w:p>
        </w:tc>
        <w:tc>
          <w:tcPr>
            <w:tcW w:w="337" w:type="pct"/>
            <w:tcBorders>
              <w:top w:val="single" w:sz="4" w:space="0" w:color="auto"/>
              <w:left w:val="single" w:sz="4" w:space="0" w:color="auto"/>
              <w:bottom w:val="single" w:sz="4" w:space="0" w:color="auto"/>
              <w:right w:val="single" w:sz="4" w:space="0" w:color="auto"/>
            </w:tcBorders>
          </w:tcPr>
          <w:p w14:paraId="2DD3CBBC" w14:textId="77777777" w:rsidR="0004367D" w:rsidRPr="00321C74" w:rsidRDefault="0004367D" w:rsidP="003D0F1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Pr>
                <w:rFonts w:asciiTheme="minorHAnsi" w:eastAsiaTheme="minorEastAsia" w:hAnsiTheme="minorHAnsi" w:cstheme="minorHAnsi"/>
                <w:sz w:val="20"/>
                <w:szCs w:val="20"/>
              </w:rPr>
              <w:t>Mar</w:t>
            </w:r>
          </w:p>
        </w:tc>
        <w:tc>
          <w:tcPr>
            <w:tcW w:w="286" w:type="pct"/>
            <w:tcBorders>
              <w:top w:val="single" w:sz="4" w:space="0" w:color="auto"/>
              <w:left w:val="single" w:sz="4" w:space="0" w:color="auto"/>
              <w:bottom w:val="single" w:sz="4" w:space="0" w:color="auto"/>
              <w:right w:val="single" w:sz="4" w:space="0" w:color="auto"/>
            </w:tcBorders>
          </w:tcPr>
          <w:p w14:paraId="313BC4EA" w14:textId="77777777" w:rsidR="0004367D" w:rsidRPr="00321C74" w:rsidRDefault="0004367D" w:rsidP="003D0F1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Pr>
                <w:rFonts w:asciiTheme="minorHAnsi" w:eastAsiaTheme="minorEastAsia" w:hAnsiTheme="minorHAnsi" w:cstheme="minorHAnsi"/>
                <w:sz w:val="20"/>
                <w:szCs w:val="20"/>
              </w:rPr>
              <w:t>Nis</w:t>
            </w:r>
          </w:p>
        </w:tc>
        <w:tc>
          <w:tcPr>
            <w:tcW w:w="349" w:type="pct"/>
            <w:tcBorders>
              <w:top w:val="single" w:sz="4" w:space="0" w:color="auto"/>
              <w:left w:val="single" w:sz="4" w:space="0" w:color="auto"/>
              <w:bottom w:val="single" w:sz="4" w:space="0" w:color="auto"/>
              <w:right w:val="single" w:sz="4" w:space="0" w:color="auto"/>
            </w:tcBorders>
          </w:tcPr>
          <w:p w14:paraId="5CFE01C6" w14:textId="77777777" w:rsidR="0004367D" w:rsidRPr="00321C74" w:rsidRDefault="0004367D" w:rsidP="003D0F1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Pr>
                <w:rFonts w:asciiTheme="minorHAnsi" w:eastAsiaTheme="minorEastAsia" w:hAnsiTheme="minorHAnsi" w:cstheme="minorHAnsi"/>
                <w:sz w:val="20"/>
                <w:szCs w:val="20"/>
              </w:rPr>
              <w:t>May</w:t>
            </w:r>
          </w:p>
        </w:tc>
        <w:tc>
          <w:tcPr>
            <w:tcW w:w="314" w:type="pct"/>
            <w:tcBorders>
              <w:top w:val="single" w:sz="4" w:space="0" w:color="auto"/>
              <w:left w:val="single" w:sz="4" w:space="0" w:color="auto"/>
              <w:bottom w:val="single" w:sz="4" w:space="0" w:color="auto"/>
              <w:right w:val="single" w:sz="4" w:space="0" w:color="auto"/>
            </w:tcBorders>
          </w:tcPr>
          <w:p w14:paraId="1796EEAF" w14:textId="77777777" w:rsidR="0004367D" w:rsidRPr="00321C74" w:rsidRDefault="0004367D" w:rsidP="003D0F1B">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HAnsi"/>
                <w:sz w:val="20"/>
                <w:szCs w:val="20"/>
              </w:rPr>
            </w:pPr>
            <w:r>
              <w:rPr>
                <w:rFonts w:asciiTheme="minorHAnsi" w:eastAsiaTheme="minorEastAsia" w:hAnsiTheme="minorHAnsi" w:cstheme="minorHAnsi"/>
                <w:sz w:val="20"/>
                <w:szCs w:val="20"/>
              </w:rPr>
              <w:t>Haz</w:t>
            </w:r>
          </w:p>
        </w:tc>
      </w:tr>
      <w:tr w:rsidR="0004367D" w14:paraId="7A276DBB" w14:textId="77777777" w:rsidTr="003D0F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7" w:type="pct"/>
            <w:tcBorders>
              <w:top w:val="single" w:sz="4" w:space="0" w:color="auto"/>
              <w:left w:val="single" w:sz="4" w:space="0" w:color="auto"/>
              <w:bottom w:val="single" w:sz="4" w:space="0" w:color="auto"/>
              <w:right w:val="single" w:sz="4" w:space="0" w:color="auto"/>
            </w:tcBorders>
            <w:noWrap/>
          </w:tcPr>
          <w:p w14:paraId="486ECF2A" w14:textId="77777777" w:rsidR="0004367D" w:rsidRDefault="0004367D" w:rsidP="003D0F1B">
            <w:pPr>
              <w:rPr>
                <w:rFonts w:asciiTheme="minorHAnsi" w:eastAsiaTheme="minorEastAsia" w:hAnsiTheme="minorHAnsi" w:cstheme="minorBidi"/>
                <w:color w:val="auto"/>
              </w:rPr>
            </w:pPr>
            <w:r>
              <w:rPr>
                <w:rFonts w:asciiTheme="minorHAnsi" w:eastAsiaTheme="minorEastAsia" w:hAnsiTheme="minorHAnsi" w:cstheme="minorBidi"/>
                <w:color w:val="auto"/>
              </w:rPr>
              <w:t>Benzer sistemlerin araştırılması</w:t>
            </w:r>
          </w:p>
        </w:tc>
        <w:tc>
          <w:tcPr>
            <w:tcW w:w="275" w:type="pct"/>
            <w:tcBorders>
              <w:top w:val="single" w:sz="4" w:space="0" w:color="auto"/>
              <w:left w:val="single" w:sz="4" w:space="0" w:color="auto"/>
              <w:bottom w:val="single" w:sz="4" w:space="0" w:color="auto"/>
              <w:right w:val="single" w:sz="4" w:space="0" w:color="auto"/>
            </w:tcBorders>
          </w:tcPr>
          <w:p w14:paraId="5E0E61B0"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01" w:type="pct"/>
            <w:tcBorders>
              <w:top w:val="single" w:sz="4" w:space="0" w:color="auto"/>
              <w:left w:val="single" w:sz="4" w:space="0" w:color="auto"/>
              <w:bottom w:val="single" w:sz="4" w:space="0" w:color="auto"/>
              <w:right w:val="single" w:sz="4" w:space="0" w:color="auto"/>
            </w:tcBorders>
          </w:tcPr>
          <w:p w14:paraId="68C67833"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03" w:type="pct"/>
            <w:tcBorders>
              <w:top w:val="single" w:sz="4" w:space="0" w:color="auto"/>
              <w:left w:val="single" w:sz="4" w:space="0" w:color="auto"/>
              <w:bottom w:val="single" w:sz="4" w:space="0" w:color="auto"/>
              <w:right w:val="single" w:sz="4" w:space="0" w:color="auto"/>
            </w:tcBorders>
          </w:tcPr>
          <w:p w14:paraId="20FE1F83"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22" w:type="pct"/>
            <w:tcBorders>
              <w:top w:val="single" w:sz="4" w:space="0" w:color="auto"/>
              <w:left w:val="single" w:sz="4" w:space="0" w:color="auto"/>
              <w:bottom w:val="single" w:sz="4" w:space="0" w:color="auto"/>
              <w:right w:val="single" w:sz="4" w:space="0" w:color="auto"/>
            </w:tcBorders>
          </w:tcPr>
          <w:p w14:paraId="500B960B"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16" w:type="pct"/>
            <w:tcBorders>
              <w:top w:val="single" w:sz="4" w:space="0" w:color="auto"/>
              <w:left w:val="single" w:sz="4" w:space="0" w:color="auto"/>
              <w:bottom w:val="single" w:sz="4" w:space="0" w:color="auto"/>
              <w:right w:val="single" w:sz="4" w:space="0" w:color="auto"/>
            </w:tcBorders>
          </w:tcPr>
          <w:p w14:paraId="6787F956"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37" w:type="pct"/>
            <w:tcBorders>
              <w:top w:val="single" w:sz="4" w:space="0" w:color="auto"/>
              <w:left w:val="single" w:sz="4" w:space="0" w:color="auto"/>
              <w:bottom w:val="single" w:sz="4" w:space="0" w:color="auto"/>
              <w:right w:val="single" w:sz="4" w:space="0" w:color="auto"/>
            </w:tcBorders>
          </w:tcPr>
          <w:p w14:paraId="6675542C"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286" w:type="pct"/>
            <w:tcBorders>
              <w:top w:val="single" w:sz="4" w:space="0" w:color="auto"/>
              <w:left w:val="single" w:sz="4" w:space="0" w:color="auto"/>
              <w:bottom w:val="single" w:sz="4" w:space="0" w:color="auto"/>
              <w:right w:val="single" w:sz="4" w:space="0" w:color="auto"/>
            </w:tcBorders>
          </w:tcPr>
          <w:p w14:paraId="3E2B0675"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49" w:type="pct"/>
            <w:tcBorders>
              <w:top w:val="single" w:sz="4" w:space="0" w:color="auto"/>
              <w:left w:val="single" w:sz="4" w:space="0" w:color="auto"/>
              <w:bottom w:val="single" w:sz="4" w:space="0" w:color="auto"/>
              <w:right w:val="single" w:sz="4" w:space="0" w:color="auto"/>
            </w:tcBorders>
          </w:tcPr>
          <w:p w14:paraId="13A3949E"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4" w:type="pct"/>
            <w:tcBorders>
              <w:top w:val="single" w:sz="4" w:space="0" w:color="auto"/>
              <w:left w:val="single" w:sz="4" w:space="0" w:color="auto"/>
              <w:bottom w:val="single" w:sz="4" w:space="0" w:color="auto"/>
              <w:right w:val="single" w:sz="4" w:space="0" w:color="auto"/>
            </w:tcBorders>
          </w:tcPr>
          <w:p w14:paraId="05892A46"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04367D" w14:paraId="266825A6" w14:textId="77777777" w:rsidTr="003D0F1B">
        <w:tc>
          <w:tcPr>
            <w:cnfStyle w:val="001000000000" w:firstRow="0" w:lastRow="0" w:firstColumn="1" w:lastColumn="0" w:oddVBand="0" w:evenVBand="0" w:oddHBand="0" w:evenHBand="0" w:firstRowFirstColumn="0" w:firstRowLastColumn="0" w:lastRowFirstColumn="0" w:lastRowLastColumn="0"/>
            <w:tcW w:w="2197" w:type="pct"/>
            <w:tcBorders>
              <w:top w:val="single" w:sz="4" w:space="0" w:color="auto"/>
              <w:left w:val="single" w:sz="4" w:space="0" w:color="auto"/>
              <w:bottom w:val="single" w:sz="4" w:space="0" w:color="auto"/>
              <w:right w:val="single" w:sz="4" w:space="0" w:color="auto"/>
            </w:tcBorders>
            <w:noWrap/>
          </w:tcPr>
          <w:p w14:paraId="55A9A8E0" w14:textId="77777777" w:rsidR="0004367D" w:rsidRDefault="0004367D" w:rsidP="003D0F1B">
            <w:pPr>
              <w:rPr>
                <w:rFonts w:asciiTheme="minorHAnsi" w:eastAsiaTheme="minorEastAsia" w:hAnsiTheme="minorHAnsi" w:cstheme="minorBidi"/>
                <w:color w:val="auto"/>
              </w:rPr>
            </w:pPr>
            <w:proofErr w:type="spellStart"/>
            <w:r>
              <w:rPr>
                <w:rFonts w:asciiTheme="minorHAnsi" w:eastAsiaTheme="minorEastAsia" w:hAnsiTheme="minorHAnsi" w:cstheme="minorBidi"/>
                <w:color w:val="auto"/>
              </w:rPr>
              <w:t>Veritabanı</w:t>
            </w:r>
            <w:proofErr w:type="spellEnd"/>
            <w:r>
              <w:rPr>
                <w:rFonts w:asciiTheme="minorHAnsi" w:eastAsiaTheme="minorEastAsia" w:hAnsiTheme="minorHAnsi" w:cstheme="minorBidi"/>
                <w:color w:val="auto"/>
              </w:rPr>
              <w:t xml:space="preserve"> hazırlama/düzenleme</w:t>
            </w:r>
          </w:p>
        </w:tc>
        <w:tc>
          <w:tcPr>
            <w:tcW w:w="275" w:type="pct"/>
            <w:tcBorders>
              <w:top w:val="single" w:sz="4" w:space="0" w:color="auto"/>
              <w:left w:val="single" w:sz="4" w:space="0" w:color="auto"/>
              <w:bottom w:val="single" w:sz="4" w:space="0" w:color="auto"/>
              <w:right w:val="single" w:sz="4" w:space="0" w:color="auto"/>
            </w:tcBorders>
          </w:tcPr>
          <w:p w14:paraId="68C082A6"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301" w:type="pct"/>
            <w:tcBorders>
              <w:top w:val="single" w:sz="4" w:space="0" w:color="auto"/>
              <w:left w:val="single" w:sz="4" w:space="0" w:color="auto"/>
              <w:bottom w:val="single" w:sz="4" w:space="0" w:color="auto"/>
              <w:right w:val="single" w:sz="4" w:space="0" w:color="auto"/>
            </w:tcBorders>
          </w:tcPr>
          <w:p w14:paraId="3C60FC03"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03" w:type="pct"/>
            <w:tcBorders>
              <w:top w:val="single" w:sz="4" w:space="0" w:color="auto"/>
              <w:left w:val="single" w:sz="4" w:space="0" w:color="auto"/>
              <w:bottom w:val="single" w:sz="4" w:space="0" w:color="auto"/>
              <w:right w:val="single" w:sz="4" w:space="0" w:color="auto"/>
            </w:tcBorders>
          </w:tcPr>
          <w:p w14:paraId="6FB0D388"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22" w:type="pct"/>
            <w:tcBorders>
              <w:top w:val="single" w:sz="4" w:space="0" w:color="auto"/>
              <w:left w:val="single" w:sz="4" w:space="0" w:color="auto"/>
              <w:bottom w:val="single" w:sz="4" w:space="0" w:color="auto"/>
              <w:right w:val="single" w:sz="4" w:space="0" w:color="auto"/>
            </w:tcBorders>
          </w:tcPr>
          <w:p w14:paraId="6DAFFD71"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16" w:type="pct"/>
            <w:tcBorders>
              <w:top w:val="single" w:sz="4" w:space="0" w:color="auto"/>
              <w:left w:val="single" w:sz="4" w:space="0" w:color="auto"/>
              <w:bottom w:val="single" w:sz="4" w:space="0" w:color="auto"/>
              <w:right w:val="single" w:sz="4" w:space="0" w:color="auto"/>
            </w:tcBorders>
          </w:tcPr>
          <w:p w14:paraId="139ACDC4"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337" w:type="pct"/>
            <w:tcBorders>
              <w:top w:val="single" w:sz="4" w:space="0" w:color="auto"/>
              <w:left w:val="single" w:sz="4" w:space="0" w:color="auto"/>
              <w:bottom w:val="single" w:sz="4" w:space="0" w:color="auto"/>
              <w:right w:val="single" w:sz="4" w:space="0" w:color="auto"/>
            </w:tcBorders>
          </w:tcPr>
          <w:p w14:paraId="34D49977"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286" w:type="pct"/>
            <w:tcBorders>
              <w:top w:val="single" w:sz="4" w:space="0" w:color="auto"/>
              <w:left w:val="single" w:sz="4" w:space="0" w:color="auto"/>
              <w:bottom w:val="single" w:sz="4" w:space="0" w:color="auto"/>
              <w:right w:val="single" w:sz="4" w:space="0" w:color="auto"/>
            </w:tcBorders>
          </w:tcPr>
          <w:p w14:paraId="5B104C16"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49" w:type="pct"/>
            <w:tcBorders>
              <w:top w:val="single" w:sz="4" w:space="0" w:color="auto"/>
              <w:left w:val="single" w:sz="4" w:space="0" w:color="auto"/>
              <w:bottom w:val="single" w:sz="4" w:space="0" w:color="auto"/>
              <w:right w:val="single" w:sz="4" w:space="0" w:color="auto"/>
            </w:tcBorders>
          </w:tcPr>
          <w:p w14:paraId="1B43CA60"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c>
          <w:tcPr>
            <w:tcW w:w="314" w:type="pct"/>
            <w:tcBorders>
              <w:top w:val="single" w:sz="4" w:space="0" w:color="auto"/>
              <w:left w:val="single" w:sz="4" w:space="0" w:color="auto"/>
              <w:bottom w:val="single" w:sz="4" w:space="0" w:color="auto"/>
              <w:right w:val="single" w:sz="4" w:space="0" w:color="auto"/>
            </w:tcBorders>
          </w:tcPr>
          <w:p w14:paraId="12B78B50"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eastAsiaTheme="minorEastAsia"/>
              </w:rPr>
            </w:pPr>
          </w:p>
        </w:tc>
      </w:tr>
      <w:tr w:rsidR="0004367D" w14:paraId="7523D14E" w14:textId="77777777" w:rsidTr="003D0F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7" w:type="pct"/>
            <w:tcBorders>
              <w:top w:val="single" w:sz="4" w:space="0" w:color="auto"/>
              <w:left w:val="single" w:sz="4" w:space="0" w:color="auto"/>
              <w:bottom w:val="single" w:sz="4" w:space="0" w:color="auto"/>
              <w:right w:val="single" w:sz="4" w:space="0" w:color="auto"/>
            </w:tcBorders>
            <w:noWrap/>
          </w:tcPr>
          <w:p w14:paraId="047923E1" w14:textId="77777777" w:rsidR="0004367D" w:rsidRDefault="0004367D" w:rsidP="003D0F1B">
            <w:pPr>
              <w:rPr>
                <w:rFonts w:asciiTheme="minorHAnsi" w:eastAsiaTheme="minorEastAsia" w:hAnsiTheme="minorHAnsi" w:cstheme="minorBidi"/>
                <w:color w:val="auto"/>
              </w:rPr>
            </w:pPr>
            <w:r>
              <w:rPr>
                <w:rFonts w:asciiTheme="minorHAnsi" w:eastAsiaTheme="minorEastAsia" w:hAnsiTheme="minorHAnsi" w:cstheme="minorBidi"/>
                <w:color w:val="auto"/>
              </w:rPr>
              <w:t>Tasarım hazırlama/düzenleme</w:t>
            </w:r>
          </w:p>
        </w:tc>
        <w:tc>
          <w:tcPr>
            <w:tcW w:w="275" w:type="pct"/>
            <w:tcBorders>
              <w:top w:val="single" w:sz="4" w:space="0" w:color="auto"/>
              <w:left w:val="single" w:sz="4" w:space="0" w:color="auto"/>
              <w:bottom w:val="single" w:sz="4" w:space="0" w:color="auto"/>
              <w:right w:val="single" w:sz="4" w:space="0" w:color="auto"/>
            </w:tcBorders>
          </w:tcPr>
          <w:p w14:paraId="366228A9"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01" w:type="pct"/>
            <w:tcBorders>
              <w:top w:val="single" w:sz="4" w:space="0" w:color="auto"/>
              <w:left w:val="single" w:sz="4" w:space="0" w:color="auto"/>
              <w:bottom w:val="single" w:sz="4" w:space="0" w:color="auto"/>
              <w:right w:val="single" w:sz="4" w:space="0" w:color="auto"/>
            </w:tcBorders>
          </w:tcPr>
          <w:p w14:paraId="6EBE9E87"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03" w:type="pct"/>
            <w:tcBorders>
              <w:top w:val="single" w:sz="4" w:space="0" w:color="auto"/>
              <w:left w:val="single" w:sz="4" w:space="0" w:color="auto"/>
              <w:bottom w:val="single" w:sz="4" w:space="0" w:color="auto"/>
              <w:right w:val="single" w:sz="4" w:space="0" w:color="auto"/>
            </w:tcBorders>
          </w:tcPr>
          <w:p w14:paraId="21D497A8"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22" w:type="pct"/>
            <w:tcBorders>
              <w:top w:val="single" w:sz="4" w:space="0" w:color="auto"/>
              <w:left w:val="single" w:sz="4" w:space="0" w:color="auto"/>
              <w:bottom w:val="single" w:sz="4" w:space="0" w:color="auto"/>
              <w:right w:val="single" w:sz="4" w:space="0" w:color="auto"/>
            </w:tcBorders>
          </w:tcPr>
          <w:p w14:paraId="73CAD02F"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16" w:type="pct"/>
            <w:tcBorders>
              <w:top w:val="single" w:sz="4" w:space="0" w:color="auto"/>
              <w:left w:val="single" w:sz="4" w:space="0" w:color="auto"/>
              <w:bottom w:val="single" w:sz="4" w:space="0" w:color="auto"/>
              <w:right w:val="single" w:sz="4" w:space="0" w:color="auto"/>
            </w:tcBorders>
          </w:tcPr>
          <w:p w14:paraId="46A19834"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37" w:type="pct"/>
            <w:tcBorders>
              <w:top w:val="single" w:sz="4" w:space="0" w:color="auto"/>
              <w:left w:val="single" w:sz="4" w:space="0" w:color="auto"/>
              <w:bottom w:val="single" w:sz="4" w:space="0" w:color="auto"/>
              <w:right w:val="single" w:sz="4" w:space="0" w:color="auto"/>
            </w:tcBorders>
          </w:tcPr>
          <w:p w14:paraId="4058E9EB"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X</w:t>
            </w:r>
          </w:p>
        </w:tc>
        <w:tc>
          <w:tcPr>
            <w:tcW w:w="286" w:type="pct"/>
            <w:tcBorders>
              <w:top w:val="single" w:sz="4" w:space="0" w:color="auto"/>
              <w:left w:val="single" w:sz="4" w:space="0" w:color="auto"/>
              <w:bottom w:val="single" w:sz="4" w:space="0" w:color="auto"/>
              <w:right w:val="single" w:sz="4" w:space="0" w:color="auto"/>
            </w:tcBorders>
          </w:tcPr>
          <w:p w14:paraId="2E12ACD8"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X</w:t>
            </w:r>
          </w:p>
        </w:tc>
        <w:tc>
          <w:tcPr>
            <w:tcW w:w="349" w:type="pct"/>
            <w:tcBorders>
              <w:top w:val="single" w:sz="4" w:space="0" w:color="auto"/>
              <w:left w:val="single" w:sz="4" w:space="0" w:color="auto"/>
              <w:bottom w:val="single" w:sz="4" w:space="0" w:color="auto"/>
              <w:right w:val="single" w:sz="4" w:space="0" w:color="auto"/>
            </w:tcBorders>
          </w:tcPr>
          <w:p w14:paraId="1D7DB775"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314" w:type="pct"/>
            <w:tcBorders>
              <w:top w:val="single" w:sz="4" w:space="0" w:color="auto"/>
              <w:left w:val="single" w:sz="4" w:space="0" w:color="auto"/>
              <w:bottom w:val="single" w:sz="4" w:space="0" w:color="auto"/>
              <w:right w:val="single" w:sz="4" w:space="0" w:color="auto"/>
            </w:tcBorders>
          </w:tcPr>
          <w:p w14:paraId="7AF3C6F0"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r>
      <w:tr w:rsidR="0004367D" w14:paraId="267DADAF" w14:textId="77777777" w:rsidTr="003D0F1B">
        <w:tc>
          <w:tcPr>
            <w:cnfStyle w:val="001000000000" w:firstRow="0" w:lastRow="0" w:firstColumn="1" w:lastColumn="0" w:oddVBand="0" w:evenVBand="0" w:oddHBand="0" w:evenHBand="0" w:firstRowFirstColumn="0" w:firstRowLastColumn="0" w:lastRowFirstColumn="0" w:lastRowLastColumn="0"/>
            <w:tcW w:w="2197" w:type="pct"/>
            <w:tcBorders>
              <w:top w:val="single" w:sz="4" w:space="0" w:color="auto"/>
              <w:left w:val="single" w:sz="4" w:space="0" w:color="auto"/>
              <w:bottom w:val="single" w:sz="4" w:space="0" w:color="auto"/>
              <w:right w:val="single" w:sz="4" w:space="0" w:color="auto"/>
            </w:tcBorders>
            <w:noWrap/>
          </w:tcPr>
          <w:p w14:paraId="7A21A1BB" w14:textId="77777777" w:rsidR="0004367D" w:rsidRDefault="0004367D" w:rsidP="003D0F1B">
            <w:pPr>
              <w:rPr>
                <w:rFonts w:asciiTheme="minorHAnsi" w:eastAsiaTheme="minorEastAsia" w:hAnsiTheme="minorHAnsi" w:cstheme="minorBidi"/>
                <w:color w:val="auto"/>
              </w:rPr>
            </w:pPr>
            <w:r>
              <w:rPr>
                <w:rFonts w:asciiTheme="minorHAnsi" w:eastAsiaTheme="minorEastAsia" w:hAnsiTheme="minorHAnsi" w:cstheme="minorBidi"/>
                <w:color w:val="auto"/>
              </w:rPr>
              <w:t>Kodlanma hazırlama/düzenleme</w:t>
            </w:r>
          </w:p>
        </w:tc>
        <w:tc>
          <w:tcPr>
            <w:tcW w:w="275" w:type="pct"/>
            <w:tcBorders>
              <w:top w:val="single" w:sz="4" w:space="0" w:color="auto"/>
              <w:left w:val="single" w:sz="4" w:space="0" w:color="auto"/>
              <w:bottom w:val="single" w:sz="4" w:space="0" w:color="auto"/>
              <w:right w:val="single" w:sz="4" w:space="0" w:color="auto"/>
            </w:tcBorders>
          </w:tcPr>
          <w:p w14:paraId="774681A2"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301" w:type="pct"/>
            <w:tcBorders>
              <w:top w:val="single" w:sz="4" w:space="0" w:color="auto"/>
              <w:left w:val="single" w:sz="4" w:space="0" w:color="auto"/>
              <w:bottom w:val="single" w:sz="4" w:space="0" w:color="auto"/>
              <w:right w:val="single" w:sz="4" w:space="0" w:color="auto"/>
            </w:tcBorders>
          </w:tcPr>
          <w:p w14:paraId="66E82A0C"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p>
        </w:tc>
        <w:tc>
          <w:tcPr>
            <w:tcW w:w="303" w:type="pct"/>
            <w:tcBorders>
              <w:top w:val="single" w:sz="4" w:space="0" w:color="auto"/>
              <w:left w:val="single" w:sz="4" w:space="0" w:color="auto"/>
              <w:bottom w:val="single" w:sz="4" w:space="0" w:color="auto"/>
              <w:right w:val="single" w:sz="4" w:space="0" w:color="auto"/>
            </w:tcBorders>
          </w:tcPr>
          <w:p w14:paraId="73A1F47C"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22" w:type="pct"/>
            <w:tcBorders>
              <w:top w:val="single" w:sz="4" w:space="0" w:color="auto"/>
              <w:left w:val="single" w:sz="4" w:space="0" w:color="auto"/>
              <w:bottom w:val="single" w:sz="4" w:space="0" w:color="auto"/>
              <w:right w:val="single" w:sz="4" w:space="0" w:color="auto"/>
            </w:tcBorders>
          </w:tcPr>
          <w:p w14:paraId="272D28FE"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16" w:type="pct"/>
            <w:tcBorders>
              <w:top w:val="single" w:sz="4" w:space="0" w:color="auto"/>
              <w:left w:val="single" w:sz="4" w:space="0" w:color="auto"/>
              <w:bottom w:val="single" w:sz="4" w:space="0" w:color="auto"/>
              <w:right w:val="single" w:sz="4" w:space="0" w:color="auto"/>
            </w:tcBorders>
          </w:tcPr>
          <w:p w14:paraId="0A8A5A24"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color w:val="auto"/>
              </w:rPr>
            </w:pPr>
            <w:r>
              <w:rPr>
                <w:rFonts w:asciiTheme="minorHAnsi" w:eastAsiaTheme="minorEastAsia" w:hAnsiTheme="minorHAnsi" w:cstheme="minorBidi"/>
                <w:color w:val="auto"/>
              </w:rPr>
              <w:t>X</w:t>
            </w:r>
          </w:p>
        </w:tc>
        <w:tc>
          <w:tcPr>
            <w:tcW w:w="337" w:type="pct"/>
            <w:tcBorders>
              <w:top w:val="single" w:sz="4" w:space="0" w:color="auto"/>
              <w:left w:val="single" w:sz="4" w:space="0" w:color="auto"/>
              <w:bottom w:val="single" w:sz="4" w:space="0" w:color="auto"/>
              <w:right w:val="single" w:sz="4" w:space="0" w:color="auto"/>
            </w:tcBorders>
          </w:tcPr>
          <w:p w14:paraId="78B0BD97"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X</w:t>
            </w:r>
          </w:p>
        </w:tc>
        <w:tc>
          <w:tcPr>
            <w:tcW w:w="286" w:type="pct"/>
            <w:tcBorders>
              <w:top w:val="single" w:sz="4" w:space="0" w:color="auto"/>
              <w:left w:val="single" w:sz="4" w:space="0" w:color="auto"/>
              <w:bottom w:val="single" w:sz="4" w:space="0" w:color="auto"/>
              <w:right w:val="single" w:sz="4" w:space="0" w:color="auto"/>
            </w:tcBorders>
          </w:tcPr>
          <w:p w14:paraId="2F6631A2"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X</w:t>
            </w:r>
          </w:p>
        </w:tc>
        <w:tc>
          <w:tcPr>
            <w:tcW w:w="349" w:type="pct"/>
            <w:tcBorders>
              <w:top w:val="single" w:sz="4" w:space="0" w:color="auto"/>
              <w:left w:val="single" w:sz="4" w:space="0" w:color="auto"/>
              <w:bottom w:val="single" w:sz="4" w:space="0" w:color="auto"/>
              <w:right w:val="single" w:sz="4" w:space="0" w:color="auto"/>
            </w:tcBorders>
          </w:tcPr>
          <w:p w14:paraId="7E8ADD5A"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X</w:t>
            </w:r>
          </w:p>
        </w:tc>
        <w:tc>
          <w:tcPr>
            <w:tcW w:w="314" w:type="pct"/>
            <w:tcBorders>
              <w:top w:val="single" w:sz="4" w:space="0" w:color="auto"/>
              <w:left w:val="single" w:sz="4" w:space="0" w:color="auto"/>
              <w:bottom w:val="single" w:sz="4" w:space="0" w:color="auto"/>
              <w:right w:val="single" w:sz="4" w:space="0" w:color="auto"/>
            </w:tcBorders>
          </w:tcPr>
          <w:p w14:paraId="305ACD2B" w14:textId="77777777" w:rsidR="0004367D" w:rsidRDefault="0004367D" w:rsidP="003D0F1B">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X</w:t>
            </w:r>
          </w:p>
        </w:tc>
      </w:tr>
      <w:tr w:rsidR="0004367D" w14:paraId="5FE509F4" w14:textId="77777777" w:rsidTr="003D0F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7" w:type="pct"/>
            <w:tcBorders>
              <w:top w:val="single" w:sz="4" w:space="0" w:color="auto"/>
              <w:left w:val="single" w:sz="4" w:space="0" w:color="auto"/>
              <w:bottom w:val="single" w:sz="4" w:space="0" w:color="auto"/>
              <w:right w:val="single" w:sz="4" w:space="0" w:color="auto"/>
            </w:tcBorders>
            <w:noWrap/>
          </w:tcPr>
          <w:p w14:paraId="3E7CDBDB" w14:textId="77777777" w:rsidR="0004367D" w:rsidRDefault="0004367D" w:rsidP="003D0F1B">
            <w:pPr>
              <w:rPr>
                <w:rFonts w:asciiTheme="minorHAnsi" w:eastAsiaTheme="minorEastAsia" w:hAnsiTheme="minorHAnsi" w:cstheme="minorBidi"/>
                <w:color w:val="auto"/>
              </w:rPr>
            </w:pPr>
            <w:r>
              <w:rPr>
                <w:rFonts w:asciiTheme="minorHAnsi" w:eastAsiaTheme="minorEastAsia" w:hAnsiTheme="minorHAnsi" w:cstheme="minorBidi"/>
                <w:color w:val="auto"/>
              </w:rPr>
              <w:t>Test işlemleri</w:t>
            </w:r>
          </w:p>
        </w:tc>
        <w:tc>
          <w:tcPr>
            <w:tcW w:w="275" w:type="pct"/>
            <w:tcBorders>
              <w:top w:val="single" w:sz="4" w:space="0" w:color="auto"/>
              <w:left w:val="single" w:sz="4" w:space="0" w:color="auto"/>
              <w:bottom w:val="single" w:sz="4" w:space="0" w:color="auto"/>
              <w:right w:val="single" w:sz="4" w:space="0" w:color="auto"/>
            </w:tcBorders>
          </w:tcPr>
          <w:p w14:paraId="570B2CC2"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01" w:type="pct"/>
            <w:tcBorders>
              <w:top w:val="single" w:sz="4" w:space="0" w:color="auto"/>
              <w:left w:val="single" w:sz="4" w:space="0" w:color="auto"/>
              <w:bottom w:val="single" w:sz="4" w:space="0" w:color="auto"/>
              <w:right w:val="single" w:sz="4" w:space="0" w:color="auto"/>
            </w:tcBorders>
          </w:tcPr>
          <w:p w14:paraId="62C10443"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03" w:type="pct"/>
            <w:tcBorders>
              <w:top w:val="single" w:sz="4" w:space="0" w:color="auto"/>
              <w:left w:val="single" w:sz="4" w:space="0" w:color="auto"/>
              <w:bottom w:val="single" w:sz="4" w:space="0" w:color="auto"/>
              <w:right w:val="single" w:sz="4" w:space="0" w:color="auto"/>
            </w:tcBorders>
          </w:tcPr>
          <w:p w14:paraId="21CD6CDC"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22" w:type="pct"/>
            <w:tcBorders>
              <w:top w:val="single" w:sz="4" w:space="0" w:color="auto"/>
              <w:left w:val="single" w:sz="4" w:space="0" w:color="auto"/>
              <w:bottom w:val="single" w:sz="4" w:space="0" w:color="auto"/>
              <w:right w:val="single" w:sz="4" w:space="0" w:color="auto"/>
            </w:tcBorders>
          </w:tcPr>
          <w:p w14:paraId="60D60AB0"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16" w:type="pct"/>
            <w:tcBorders>
              <w:top w:val="single" w:sz="4" w:space="0" w:color="auto"/>
              <w:left w:val="single" w:sz="4" w:space="0" w:color="auto"/>
              <w:bottom w:val="single" w:sz="4" w:space="0" w:color="auto"/>
              <w:right w:val="single" w:sz="4" w:space="0" w:color="auto"/>
            </w:tcBorders>
          </w:tcPr>
          <w:p w14:paraId="0E64E8D1"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color w:val="auto"/>
              </w:rPr>
            </w:pPr>
          </w:p>
        </w:tc>
        <w:tc>
          <w:tcPr>
            <w:tcW w:w="337" w:type="pct"/>
            <w:tcBorders>
              <w:top w:val="single" w:sz="4" w:space="0" w:color="auto"/>
              <w:left w:val="single" w:sz="4" w:space="0" w:color="auto"/>
              <w:bottom w:val="single" w:sz="4" w:space="0" w:color="auto"/>
              <w:right w:val="single" w:sz="4" w:space="0" w:color="auto"/>
            </w:tcBorders>
          </w:tcPr>
          <w:p w14:paraId="50445C76"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p>
        </w:tc>
        <w:tc>
          <w:tcPr>
            <w:tcW w:w="286" w:type="pct"/>
            <w:tcBorders>
              <w:top w:val="single" w:sz="4" w:space="0" w:color="auto"/>
              <w:left w:val="single" w:sz="4" w:space="0" w:color="auto"/>
              <w:bottom w:val="single" w:sz="4" w:space="0" w:color="auto"/>
              <w:right w:val="single" w:sz="4" w:space="0" w:color="auto"/>
            </w:tcBorders>
          </w:tcPr>
          <w:p w14:paraId="699C0018"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X</w:t>
            </w:r>
          </w:p>
        </w:tc>
        <w:tc>
          <w:tcPr>
            <w:tcW w:w="349" w:type="pct"/>
            <w:tcBorders>
              <w:top w:val="single" w:sz="4" w:space="0" w:color="auto"/>
              <w:left w:val="single" w:sz="4" w:space="0" w:color="auto"/>
              <w:bottom w:val="single" w:sz="4" w:space="0" w:color="auto"/>
              <w:right w:val="single" w:sz="4" w:space="0" w:color="auto"/>
            </w:tcBorders>
          </w:tcPr>
          <w:p w14:paraId="20BC81C5"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X</w:t>
            </w:r>
          </w:p>
        </w:tc>
        <w:tc>
          <w:tcPr>
            <w:tcW w:w="314" w:type="pct"/>
            <w:tcBorders>
              <w:top w:val="single" w:sz="4" w:space="0" w:color="auto"/>
              <w:left w:val="single" w:sz="4" w:space="0" w:color="auto"/>
              <w:bottom w:val="single" w:sz="4" w:space="0" w:color="auto"/>
              <w:right w:val="single" w:sz="4" w:space="0" w:color="auto"/>
            </w:tcBorders>
          </w:tcPr>
          <w:p w14:paraId="7ACB2F5D" w14:textId="77777777" w:rsidR="0004367D" w:rsidRDefault="0004367D" w:rsidP="003D0F1B">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X</w:t>
            </w:r>
          </w:p>
        </w:tc>
      </w:tr>
    </w:tbl>
    <w:p w14:paraId="63C2CA09" w14:textId="2E5F9EAE" w:rsidR="009D564E" w:rsidRDefault="009D564E" w:rsidP="0004367D">
      <w:pPr>
        <w:pStyle w:val="TezMetni15Satr"/>
        <w:ind w:firstLine="0"/>
      </w:pPr>
    </w:p>
    <w:p w14:paraId="6721B3DD" w14:textId="679AA714" w:rsidR="009D564E" w:rsidRPr="005B5FDE" w:rsidRDefault="009C6D2D" w:rsidP="00FF4A40">
      <w:pPr>
        <w:pStyle w:val="TezMetni15Satr"/>
        <w:ind w:firstLine="0"/>
      </w:pPr>
      <w:r>
        <w:tab/>
      </w:r>
      <w:r w:rsidRPr="009C6D2D">
        <w:rPr>
          <w:b/>
        </w:rPr>
        <w:t xml:space="preserve">Şekil </w:t>
      </w:r>
      <w:proofErr w:type="gramStart"/>
      <w:r w:rsidRPr="009C6D2D">
        <w:rPr>
          <w:b/>
        </w:rPr>
        <w:t>1.1</w:t>
      </w:r>
      <w:proofErr w:type="gramEnd"/>
      <w:r w:rsidR="004C01AB">
        <w:rPr>
          <w:b/>
        </w:rPr>
        <w:t>:</w:t>
      </w:r>
      <w:r>
        <w:rPr>
          <w:b/>
        </w:rPr>
        <w:t xml:space="preserve"> </w:t>
      </w:r>
      <w:r>
        <w:t>Online Fuar Yazılım Sistemi zaman çizelgesi</w:t>
      </w:r>
    </w:p>
    <w:p w14:paraId="12FE2052" w14:textId="77777777" w:rsidR="009D564E" w:rsidRDefault="009D564E" w:rsidP="009D564E">
      <w:pPr>
        <w:pStyle w:val="Balk1"/>
      </w:pPr>
    </w:p>
    <w:p w14:paraId="3A2AA702" w14:textId="77777777" w:rsidR="009D564E" w:rsidRDefault="009D564E" w:rsidP="009D564E">
      <w:pPr>
        <w:pStyle w:val="TezMetni15Satr"/>
      </w:pPr>
    </w:p>
    <w:p w14:paraId="1155BA91" w14:textId="77777777" w:rsidR="009D564E" w:rsidRDefault="009D564E">
      <w:pPr>
        <w:rPr>
          <w:rFonts w:cs="Arial"/>
          <w:b/>
          <w:bCs/>
          <w:kern w:val="32"/>
        </w:rPr>
      </w:pPr>
      <w:bookmarkStart w:id="9" w:name="_Toc257628864"/>
      <w:r>
        <w:br w:type="page"/>
      </w:r>
    </w:p>
    <w:p w14:paraId="20E3010E" w14:textId="77777777" w:rsidR="009D564E" w:rsidRPr="005B5FDE" w:rsidRDefault="009D564E" w:rsidP="009D564E">
      <w:pPr>
        <w:pStyle w:val="Balk1"/>
      </w:pPr>
      <w:bookmarkStart w:id="10" w:name="_Toc503983484"/>
      <w:r w:rsidRPr="005B5FDE">
        <w:lastRenderedPageBreak/>
        <w:t>2. KAYNAK ARAŞTIRMASI</w:t>
      </w:r>
      <w:bookmarkEnd w:id="9"/>
      <w:bookmarkEnd w:id="10"/>
    </w:p>
    <w:p w14:paraId="3FAC284A" w14:textId="77777777" w:rsidR="009D564E" w:rsidRDefault="009D564E" w:rsidP="009D564E">
      <w:pPr>
        <w:pStyle w:val="TezMetni15Satr"/>
      </w:pPr>
    </w:p>
    <w:p w14:paraId="6E7376CB" w14:textId="7BD34881" w:rsidR="009D564E" w:rsidRPr="005B5FDE" w:rsidRDefault="009C6D2D" w:rsidP="009D564E">
      <w:pPr>
        <w:pStyle w:val="TezMetni15Satr"/>
      </w:pPr>
      <w:r>
        <w:t xml:space="preserve">Kaynak araştırması olarak ülkemizde faaliyet gösteren fuar organizasyon sistemleri incelenmiştir. Aşağıdaki başlıklarda incelenen firmaları görebilirsiniz. </w:t>
      </w:r>
      <w:r w:rsidR="009375B0">
        <w:t>Genel olarak 3 şirketten bahsedeceğim diğer firmalar bu firmalara benzer hizmetler vermektedir.</w:t>
      </w:r>
    </w:p>
    <w:p w14:paraId="5EA137F7" w14:textId="77777777" w:rsidR="009D564E" w:rsidRPr="005B5FDE" w:rsidRDefault="009D564E" w:rsidP="009D564E">
      <w:pPr>
        <w:pStyle w:val="TezMetni15Satr"/>
      </w:pPr>
    </w:p>
    <w:p w14:paraId="69ECE00F" w14:textId="21A7F98C" w:rsidR="009D564E" w:rsidRPr="005B5FDE" w:rsidRDefault="009D564E" w:rsidP="009D564E">
      <w:pPr>
        <w:pStyle w:val="Balk2"/>
      </w:pPr>
      <w:bookmarkStart w:id="11" w:name="_Toc257628865"/>
      <w:bookmarkStart w:id="12" w:name="_Toc503983485"/>
      <w:r w:rsidRPr="005B5FDE">
        <w:t xml:space="preserve">2.1. </w:t>
      </w:r>
      <w:bookmarkEnd w:id="11"/>
      <w:r w:rsidR="009C6D2D">
        <w:t>Fuar sistem</w:t>
      </w:r>
      <w:bookmarkEnd w:id="12"/>
    </w:p>
    <w:p w14:paraId="0915B22A" w14:textId="2060AEBB" w:rsidR="009C6D2D" w:rsidRDefault="008D4958" w:rsidP="009C6D2D">
      <w:pPr>
        <w:pStyle w:val="TezMetni15Satr"/>
      </w:pPr>
      <w:hyperlink r:id="rId14" w:history="1">
        <w:r w:rsidR="009C6D2D" w:rsidRPr="0037422D">
          <w:rPr>
            <w:rStyle w:val="Kpr"/>
          </w:rPr>
          <w:t>www.fuarsistem.com</w:t>
        </w:r>
      </w:hyperlink>
      <w:r w:rsidR="009C6D2D">
        <w:t xml:space="preserve"> firması kurdukları sistem daha çok donanımsal alt yapıya önem vermişlerdir. Bilgisayar yazılım sistemleri </w:t>
      </w:r>
      <w:proofErr w:type="spellStart"/>
      <w:r w:rsidR="009C6D2D">
        <w:t>local</w:t>
      </w:r>
      <w:proofErr w:type="spellEnd"/>
      <w:r w:rsidR="009C6D2D">
        <w:t xml:space="preserve"> olarak çalışmaktadır.</w:t>
      </w:r>
    </w:p>
    <w:p w14:paraId="381BFBA0" w14:textId="66B0777E" w:rsidR="009C6D2D" w:rsidRDefault="009C6D2D" w:rsidP="009C6D2D">
      <w:pPr>
        <w:pStyle w:val="TezMetni15Satr"/>
      </w:pPr>
      <w:r>
        <w:t xml:space="preserve">Fuar organizatörleri için verdikleri hizmetler </w:t>
      </w:r>
      <w:proofErr w:type="gramStart"/>
      <w:r>
        <w:t>şunlardır ;</w:t>
      </w:r>
      <w:proofErr w:type="gramEnd"/>
      <w:r>
        <w:t xml:space="preserve"> </w:t>
      </w:r>
    </w:p>
    <w:p w14:paraId="2490EBBD" w14:textId="3F443E82" w:rsidR="009C6D2D" w:rsidRDefault="009C6D2D" w:rsidP="009C6D2D">
      <w:pPr>
        <w:pStyle w:val="TezMetni15Satr"/>
        <w:numPr>
          <w:ilvl w:val="0"/>
          <w:numId w:val="2"/>
        </w:numPr>
      </w:pPr>
      <w:r>
        <w:t>Turnike kiralama</w:t>
      </w:r>
    </w:p>
    <w:p w14:paraId="6397527C" w14:textId="0F62D3E8" w:rsidR="009C6D2D" w:rsidRDefault="009C6D2D" w:rsidP="009C6D2D">
      <w:pPr>
        <w:pStyle w:val="TezMetni15Satr"/>
        <w:numPr>
          <w:ilvl w:val="0"/>
          <w:numId w:val="2"/>
        </w:numPr>
      </w:pPr>
      <w:r>
        <w:t>Yaka kartı sistemi</w:t>
      </w:r>
    </w:p>
    <w:p w14:paraId="381EC470" w14:textId="00E92DB3" w:rsidR="009C6D2D" w:rsidRDefault="009C6D2D" w:rsidP="009C6D2D">
      <w:pPr>
        <w:pStyle w:val="TezMetni15Satr"/>
        <w:numPr>
          <w:ilvl w:val="0"/>
          <w:numId w:val="2"/>
        </w:numPr>
      </w:pPr>
      <w:r>
        <w:t>Bilgisayar sistemleri kiralama</w:t>
      </w:r>
    </w:p>
    <w:p w14:paraId="5D682F3D" w14:textId="48B85200" w:rsidR="009C6D2D" w:rsidRDefault="009C6D2D" w:rsidP="009C6D2D">
      <w:pPr>
        <w:pStyle w:val="TezMetni15Satr"/>
        <w:numPr>
          <w:ilvl w:val="0"/>
          <w:numId w:val="2"/>
        </w:numPr>
      </w:pPr>
      <w:proofErr w:type="spellStart"/>
      <w:r>
        <w:t>Kiosk</w:t>
      </w:r>
      <w:proofErr w:type="spellEnd"/>
      <w:r>
        <w:t xml:space="preserve"> kiralama</w:t>
      </w:r>
    </w:p>
    <w:p w14:paraId="69D9CECF" w14:textId="2E64ABFD" w:rsidR="009D564E" w:rsidRPr="005B5FDE" w:rsidRDefault="009C6D2D" w:rsidP="009C6D2D">
      <w:pPr>
        <w:pStyle w:val="TezMetni15Satr"/>
        <w:numPr>
          <w:ilvl w:val="0"/>
          <w:numId w:val="2"/>
        </w:numPr>
      </w:pPr>
      <w:r>
        <w:t>Barkod okuyucu kiralama</w:t>
      </w:r>
    </w:p>
    <w:p w14:paraId="63DFDDF2" w14:textId="77777777" w:rsidR="009D564E" w:rsidRPr="005B5FDE" w:rsidRDefault="009D564E" w:rsidP="009D564E">
      <w:pPr>
        <w:pStyle w:val="TezMetni15Satr"/>
      </w:pPr>
    </w:p>
    <w:p w14:paraId="0AD6787A" w14:textId="56EA3EC0" w:rsidR="009C6D2D" w:rsidRDefault="009C6D2D" w:rsidP="009C6D2D">
      <w:pPr>
        <w:pStyle w:val="Balk2"/>
      </w:pPr>
      <w:bookmarkStart w:id="13" w:name="_Toc503983486"/>
      <w:r>
        <w:t>2.2</w:t>
      </w:r>
      <w:r w:rsidRPr="005B5FDE">
        <w:t xml:space="preserve">. </w:t>
      </w:r>
      <w:r>
        <w:t xml:space="preserve">Gelişim </w:t>
      </w:r>
      <w:proofErr w:type="spellStart"/>
      <w:r>
        <w:t>Soft</w:t>
      </w:r>
      <w:bookmarkEnd w:id="13"/>
      <w:proofErr w:type="spellEnd"/>
    </w:p>
    <w:p w14:paraId="703C76CD" w14:textId="0E81DF8A" w:rsidR="00622E89" w:rsidRDefault="00CC39D6" w:rsidP="00622E89">
      <w:pPr>
        <w:pStyle w:val="TezMetni15Satr"/>
      </w:pPr>
      <w:r>
        <w:t xml:space="preserve">Gelişim </w:t>
      </w:r>
      <w:proofErr w:type="spellStart"/>
      <w:r>
        <w:t>soft</w:t>
      </w:r>
      <w:proofErr w:type="spellEnd"/>
      <w:r>
        <w:t xml:space="preserve"> firması fuar organizasyon için b2b sistemi, katılımcılar ile ziyaretçilerin fuar organizasyon zamanında randevulaşmalarına olanak sağlayan bir yazılımdır.</w:t>
      </w:r>
    </w:p>
    <w:p w14:paraId="14C2C164" w14:textId="1267D949" w:rsidR="00CC39D6" w:rsidRDefault="00CC39D6" w:rsidP="00622E89">
      <w:pPr>
        <w:pStyle w:val="TezMetni15Satr"/>
      </w:pPr>
      <w:r>
        <w:t>Katılım sağlayan firmalar ile sisteme kayıt olan ziyaretçiler arasında iletişim ve randevulaşmayı sağlayan bir web yazılımıdır.</w:t>
      </w:r>
    </w:p>
    <w:p w14:paraId="030849DE" w14:textId="77777777" w:rsidR="00CC39D6" w:rsidRDefault="00CC39D6" w:rsidP="00622E89">
      <w:pPr>
        <w:pStyle w:val="TezMetni15Satr"/>
      </w:pPr>
      <w:r>
        <w:t>Sistemin genel özellikleri</w:t>
      </w:r>
    </w:p>
    <w:p w14:paraId="27696C2E" w14:textId="02D0CB71" w:rsidR="00CC39D6" w:rsidRDefault="00CC39D6" w:rsidP="00CC39D6">
      <w:pPr>
        <w:pStyle w:val="TezMetni15Satr"/>
        <w:numPr>
          <w:ilvl w:val="0"/>
          <w:numId w:val="3"/>
        </w:numPr>
      </w:pPr>
      <w:r>
        <w:t>B2B arama</w:t>
      </w:r>
    </w:p>
    <w:p w14:paraId="4B186B14" w14:textId="29BCC0DE" w:rsidR="00CC39D6" w:rsidRDefault="00CC39D6" w:rsidP="00CC39D6">
      <w:pPr>
        <w:pStyle w:val="TezMetni15Satr"/>
        <w:numPr>
          <w:ilvl w:val="1"/>
          <w:numId w:val="3"/>
        </w:numPr>
      </w:pPr>
      <w:r>
        <w:t>Firmaların birbirleri arasında arama yapıp iletişime geçmesidir.</w:t>
      </w:r>
    </w:p>
    <w:p w14:paraId="1F19541E" w14:textId="3138FF3D" w:rsidR="00CC39D6" w:rsidRDefault="00CC39D6" w:rsidP="00CC39D6">
      <w:pPr>
        <w:pStyle w:val="TezMetni15Satr"/>
        <w:numPr>
          <w:ilvl w:val="0"/>
          <w:numId w:val="3"/>
        </w:numPr>
      </w:pPr>
      <w:r>
        <w:t>B2B bağlantılarım</w:t>
      </w:r>
    </w:p>
    <w:p w14:paraId="15B497DE" w14:textId="77777777" w:rsidR="00CC39D6" w:rsidRDefault="00CC39D6" w:rsidP="00CC39D6">
      <w:pPr>
        <w:pStyle w:val="TezMetni15Satr"/>
        <w:numPr>
          <w:ilvl w:val="1"/>
          <w:numId w:val="3"/>
        </w:numPr>
      </w:pPr>
      <w:r>
        <w:t xml:space="preserve">Katılımcı ve ziyaretçi firmaların randevulaşmak için birbirlerine istek gönderilmesi ve gönderilen isteğin karşı tarafın kabul edebildiği bir iletişim </w:t>
      </w:r>
      <w:proofErr w:type="gramStart"/>
      <w:r>
        <w:t>modülü</w:t>
      </w:r>
      <w:proofErr w:type="gramEnd"/>
      <w:r>
        <w:t xml:space="preserve"> vardır.</w:t>
      </w:r>
    </w:p>
    <w:p w14:paraId="493FD772" w14:textId="4C32E21C" w:rsidR="00CC39D6" w:rsidRPr="00622E89" w:rsidRDefault="00CC39D6" w:rsidP="00CC39D6">
      <w:pPr>
        <w:pStyle w:val="TezMetni15Satr"/>
      </w:pPr>
      <w:r>
        <w:t xml:space="preserve"> </w:t>
      </w:r>
    </w:p>
    <w:p w14:paraId="495A8F33" w14:textId="2ECFEB57" w:rsidR="00CC39D6" w:rsidRDefault="00CC39D6" w:rsidP="00CC39D6">
      <w:pPr>
        <w:pStyle w:val="Balk2"/>
      </w:pPr>
      <w:bookmarkStart w:id="14" w:name="_Toc503983487"/>
      <w:r>
        <w:lastRenderedPageBreak/>
        <w:t>2.2</w:t>
      </w:r>
      <w:r w:rsidRPr="005B5FDE">
        <w:t xml:space="preserve">. </w:t>
      </w:r>
      <w:proofErr w:type="spellStart"/>
      <w:r>
        <w:t>Tüyap</w:t>
      </w:r>
      <w:bookmarkEnd w:id="14"/>
      <w:proofErr w:type="spellEnd"/>
    </w:p>
    <w:p w14:paraId="79843C86" w14:textId="2117B7AE" w:rsidR="00CC39D6" w:rsidRDefault="00CC39D6" w:rsidP="00CC39D6">
      <w:pPr>
        <w:pStyle w:val="TezMetni15Satr"/>
      </w:pPr>
      <w:proofErr w:type="spellStart"/>
      <w:r>
        <w:t>Tüyap</w:t>
      </w:r>
      <w:proofErr w:type="spellEnd"/>
      <w:r>
        <w:t xml:space="preserve"> şirketi ülkemizdeki en iyi organizatör </w:t>
      </w:r>
      <w:proofErr w:type="spellStart"/>
      <w:r>
        <w:t>firmlardan</w:t>
      </w:r>
      <w:proofErr w:type="spellEnd"/>
      <w:r>
        <w:t xml:space="preserve"> birisidir. Birden fazla fuarı tek bir çatı altında toplama ve yönetmeyi sağlayan bir web yazılımı vardır.</w:t>
      </w:r>
    </w:p>
    <w:p w14:paraId="290E3519" w14:textId="77777777" w:rsidR="00CC39D6" w:rsidRDefault="00CC39D6" w:rsidP="00CC39D6">
      <w:pPr>
        <w:pStyle w:val="TezMetni15Satr"/>
      </w:pPr>
    </w:p>
    <w:p w14:paraId="2FAE4EE3" w14:textId="4D152697" w:rsidR="00CC39D6" w:rsidRDefault="00CC39D6" w:rsidP="00CC39D6">
      <w:pPr>
        <w:pStyle w:val="TezMetni15Satr"/>
      </w:pPr>
      <w:r>
        <w:t xml:space="preserve">Verdiği temel hizmetler </w:t>
      </w:r>
      <w:proofErr w:type="gramStart"/>
      <w:r>
        <w:t>şunlardır ;</w:t>
      </w:r>
      <w:proofErr w:type="gramEnd"/>
    </w:p>
    <w:p w14:paraId="5130DC04" w14:textId="77777777" w:rsidR="00CC39D6" w:rsidRDefault="00CC39D6" w:rsidP="00CC39D6">
      <w:pPr>
        <w:pStyle w:val="TezMetni15Satr"/>
      </w:pPr>
    </w:p>
    <w:p w14:paraId="25EE5F83" w14:textId="3AF48220" w:rsidR="00CC39D6" w:rsidRDefault="00CC39D6" w:rsidP="00CC39D6">
      <w:pPr>
        <w:pStyle w:val="TezMetni15Satr"/>
      </w:pPr>
      <w:r>
        <w:t xml:space="preserve">Fuar organizatörleri için verdiği hizmetler </w:t>
      </w:r>
    </w:p>
    <w:p w14:paraId="3BDAB4BD" w14:textId="560AAC78" w:rsidR="00CC39D6" w:rsidRDefault="00CC39D6" w:rsidP="00CC39D6">
      <w:pPr>
        <w:pStyle w:val="TezMetni15Satr"/>
        <w:numPr>
          <w:ilvl w:val="0"/>
          <w:numId w:val="4"/>
        </w:numPr>
      </w:pPr>
      <w:r>
        <w:t>Düzenlenen fuarın reklam ve tanıtımı yapılması</w:t>
      </w:r>
    </w:p>
    <w:p w14:paraId="30BCCCD4" w14:textId="4BCA86D1" w:rsidR="00CC39D6" w:rsidRDefault="00CC39D6" w:rsidP="00CC39D6">
      <w:pPr>
        <w:pStyle w:val="TezMetni15Satr"/>
        <w:numPr>
          <w:ilvl w:val="0"/>
          <w:numId w:val="4"/>
        </w:numPr>
      </w:pPr>
      <w:r>
        <w:t>Fuara özel web sitesi hazırlanması</w:t>
      </w:r>
    </w:p>
    <w:p w14:paraId="72874E0F" w14:textId="08865185" w:rsidR="00CC39D6" w:rsidRDefault="00CC39D6" w:rsidP="00CC39D6">
      <w:pPr>
        <w:pStyle w:val="TezMetni15Satr"/>
        <w:numPr>
          <w:ilvl w:val="0"/>
          <w:numId w:val="4"/>
        </w:numPr>
      </w:pPr>
      <w:r>
        <w:t>Fuar içi donanımsal alt yapıyı hazırlama</w:t>
      </w:r>
    </w:p>
    <w:p w14:paraId="33A2D306" w14:textId="16346A2F" w:rsidR="00CC39D6" w:rsidRDefault="00CC39D6" w:rsidP="00CC39D6">
      <w:pPr>
        <w:pStyle w:val="TezMetni15Satr"/>
        <w:numPr>
          <w:ilvl w:val="0"/>
          <w:numId w:val="4"/>
        </w:numPr>
      </w:pPr>
      <w:r>
        <w:t>Fuar kapsamında hangi konular ele alınacak onların belirlenmesi</w:t>
      </w:r>
    </w:p>
    <w:p w14:paraId="23F2019B" w14:textId="164FF9E2" w:rsidR="00CC39D6" w:rsidRDefault="00CC39D6" w:rsidP="00CC39D6">
      <w:pPr>
        <w:pStyle w:val="TezMetni15Satr"/>
        <w:numPr>
          <w:ilvl w:val="0"/>
          <w:numId w:val="4"/>
        </w:numPr>
      </w:pPr>
      <w:r>
        <w:t>Fuar için e-broşür hazırlanması</w:t>
      </w:r>
    </w:p>
    <w:p w14:paraId="73DA3C80" w14:textId="0FD50FFE" w:rsidR="00CC39D6" w:rsidRDefault="00CC39D6" w:rsidP="00CC39D6">
      <w:pPr>
        <w:pStyle w:val="TezMetni15Satr"/>
        <w:numPr>
          <w:ilvl w:val="0"/>
          <w:numId w:val="4"/>
        </w:numPr>
      </w:pPr>
      <w:r>
        <w:t>Fuar yerleşim planı çizilmesi veya kroki halinde gösterilmesi</w:t>
      </w:r>
      <w:r w:rsidR="009375B0">
        <w:t xml:space="preserve"> vb.</w:t>
      </w:r>
    </w:p>
    <w:p w14:paraId="1531FE7D" w14:textId="77777777" w:rsidR="00CC39D6" w:rsidRPr="00CC39D6" w:rsidRDefault="00CC39D6" w:rsidP="00CC39D6">
      <w:pPr>
        <w:pStyle w:val="TezMetni15Satr"/>
      </w:pPr>
    </w:p>
    <w:p w14:paraId="6726CF6A" w14:textId="33DCC4A2" w:rsidR="009C6D2D" w:rsidRDefault="00CC39D6" w:rsidP="009C6D2D">
      <w:pPr>
        <w:pStyle w:val="TezMetni15Satr"/>
      </w:pPr>
      <w:r>
        <w:t>Fuar katılımcıları için verdiği hizmetler</w:t>
      </w:r>
    </w:p>
    <w:p w14:paraId="5A756FDA" w14:textId="0CADFC18" w:rsidR="00CC39D6" w:rsidRDefault="009375B0" w:rsidP="00CC39D6">
      <w:pPr>
        <w:pStyle w:val="TezMetni15Satr"/>
        <w:numPr>
          <w:ilvl w:val="0"/>
          <w:numId w:val="5"/>
        </w:numPr>
      </w:pPr>
      <w:r>
        <w:t>Katılımcıları düzenlenen fuar hakkında bilgilendirme</w:t>
      </w:r>
    </w:p>
    <w:p w14:paraId="2195D8E1" w14:textId="33AD3E1C" w:rsidR="009375B0" w:rsidRDefault="009375B0" w:rsidP="00CC39D6">
      <w:pPr>
        <w:pStyle w:val="TezMetni15Satr"/>
        <w:numPr>
          <w:ilvl w:val="0"/>
          <w:numId w:val="5"/>
        </w:numPr>
      </w:pPr>
      <w:r>
        <w:t>Katılımcıların stant kiralamasına yardımcı olması için form düzenlenmesi</w:t>
      </w:r>
    </w:p>
    <w:p w14:paraId="1062A6FF" w14:textId="2FE71BE6" w:rsidR="009375B0" w:rsidRDefault="009375B0" w:rsidP="00CC39D6">
      <w:pPr>
        <w:pStyle w:val="TezMetni15Satr"/>
        <w:numPr>
          <w:ilvl w:val="0"/>
          <w:numId w:val="5"/>
        </w:numPr>
      </w:pPr>
      <w:r>
        <w:t>Katılımcıların fuar ekibi ile iletişime geçebilmesi</w:t>
      </w:r>
    </w:p>
    <w:p w14:paraId="183477DD" w14:textId="0A70435D" w:rsidR="009375B0" w:rsidRDefault="009375B0" w:rsidP="00CC39D6">
      <w:pPr>
        <w:pStyle w:val="TezMetni15Satr"/>
        <w:numPr>
          <w:ilvl w:val="0"/>
          <w:numId w:val="5"/>
        </w:numPr>
      </w:pPr>
      <w:r>
        <w:t>Katılımcılar için e-bülten aboneliği vb.</w:t>
      </w:r>
    </w:p>
    <w:p w14:paraId="6BB2D8DE" w14:textId="77777777" w:rsidR="009375B0" w:rsidRDefault="009375B0" w:rsidP="009375B0">
      <w:pPr>
        <w:pStyle w:val="TezMetni15Satr"/>
      </w:pPr>
      <w:r>
        <w:t>Fuar ziyaretçileri için verdiği hizmetler</w:t>
      </w:r>
    </w:p>
    <w:p w14:paraId="50260C63" w14:textId="5B4E9289" w:rsidR="009375B0" w:rsidRDefault="009375B0" w:rsidP="009375B0">
      <w:pPr>
        <w:pStyle w:val="TezMetni15Satr"/>
        <w:numPr>
          <w:ilvl w:val="0"/>
          <w:numId w:val="6"/>
        </w:numPr>
      </w:pPr>
      <w:r>
        <w:t>Ziyaretçilerin fuar hakkında bilgilendirme</w:t>
      </w:r>
    </w:p>
    <w:p w14:paraId="04CA2DE0" w14:textId="0D35F98D" w:rsidR="009375B0" w:rsidRDefault="009375B0" w:rsidP="009375B0">
      <w:pPr>
        <w:pStyle w:val="TezMetni15Satr"/>
        <w:numPr>
          <w:ilvl w:val="0"/>
          <w:numId w:val="6"/>
        </w:numPr>
      </w:pPr>
      <w:r>
        <w:t>Ziyaretçiler için ulaşım problemlerini giderme</w:t>
      </w:r>
    </w:p>
    <w:p w14:paraId="6AB35263" w14:textId="745560D2" w:rsidR="009375B0" w:rsidRPr="009C6D2D" w:rsidRDefault="009375B0" w:rsidP="009375B0">
      <w:pPr>
        <w:pStyle w:val="TezMetni15Satr"/>
        <w:numPr>
          <w:ilvl w:val="0"/>
          <w:numId w:val="6"/>
        </w:numPr>
      </w:pPr>
      <w:r>
        <w:t>E-davetiye işlemleri vb.</w:t>
      </w:r>
    </w:p>
    <w:p w14:paraId="1E528BB2" w14:textId="77777777" w:rsidR="009D564E" w:rsidRPr="005B5FDE" w:rsidRDefault="009D564E" w:rsidP="009C6D2D">
      <w:pPr>
        <w:pStyle w:val="TezMetni15Satr"/>
        <w:ind w:firstLine="0"/>
      </w:pPr>
    </w:p>
    <w:p w14:paraId="5FC5EC07" w14:textId="77777777" w:rsidR="009D564E" w:rsidRDefault="009D564E" w:rsidP="009D564E">
      <w:pPr>
        <w:pStyle w:val="TezMetni15Satr"/>
      </w:pPr>
    </w:p>
    <w:p w14:paraId="46FCA381" w14:textId="77777777" w:rsidR="009D564E" w:rsidRDefault="009D564E" w:rsidP="009D564E">
      <w:pPr>
        <w:pStyle w:val="TezMetni15Satr"/>
      </w:pPr>
    </w:p>
    <w:p w14:paraId="65197955" w14:textId="77777777" w:rsidR="009D564E" w:rsidRDefault="009D564E" w:rsidP="009D564E">
      <w:pPr>
        <w:pStyle w:val="TezMetni15Satr"/>
      </w:pPr>
    </w:p>
    <w:p w14:paraId="1D509A2E" w14:textId="77777777" w:rsidR="009D564E" w:rsidRDefault="009D564E" w:rsidP="009D564E">
      <w:pPr>
        <w:pStyle w:val="TezMetni15Satr"/>
      </w:pPr>
    </w:p>
    <w:p w14:paraId="3837AA8E" w14:textId="77777777" w:rsidR="009D564E" w:rsidRPr="005B5FDE" w:rsidRDefault="009D564E" w:rsidP="009D564E">
      <w:pPr>
        <w:pStyle w:val="TezMetni15Satr"/>
        <w:ind w:firstLine="0"/>
      </w:pPr>
    </w:p>
    <w:p w14:paraId="4A96ED3E" w14:textId="77777777" w:rsidR="009D564E" w:rsidRPr="005B5FDE" w:rsidRDefault="009D564E" w:rsidP="009D564E">
      <w:pPr>
        <w:pStyle w:val="TezMetni15Satr"/>
      </w:pPr>
    </w:p>
    <w:p w14:paraId="1B182D55" w14:textId="77777777" w:rsidR="009D564E" w:rsidRDefault="009D564E">
      <w:pPr>
        <w:rPr>
          <w:b/>
        </w:rPr>
      </w:pPr>
      <w:bookmarkStart w:id="15" w:name="_Toc257628868"/>
      <w:r>
        <w:br w:type="page"/>
      </w:r>
    </w:p>
    <w:p w14:paraId="098FC623" w14:textId="77777777" w:rsidR="009D564E" w:rsidRPr="005B5FDE" w:rsidRDefault="009D564E" w:rsidP="009D564E">
      <w:pPr>
        <w:pStyle w:val="Balk1"/>
      </w:pPr>
      <w:bookmarkStart w:id="16" w:name="_Toc503983488"/>
      <w:r w:rsidRPr="005B5FDE">
        <w:lastRenderedPageBreak/>
        <w:t xml:space="preserve">3. MATERYAL VE </w:t>
      </w:r>
      <w:bookmarkEnd w:id="15"/>
      <w:r>
        <w:t>YÖNTEM</w:t>
      </w:r>
      <w:bookmarkEnd w:id="16"/>
    </w:p>
    <w:p w14:paraId="6BB0DF4A" w14:textId="77777777" w:rsidR="009D564E" w:rsidRDefault="009D564E" w:rsidP="009D564E">
      <w:pPr>
        <w:pStyle w:val="TezMetni15Satr"/>
      </w:pPr>
    </w:p>
    <w:p w14:paraId="7942CFDB" w14:textId="35DB9986" w:rsidR="009375B0" w:rsidRDefault="009375B0" w:rsidP="009375B0">
      <w:pPr>
        <w:pStyle w:val="TezMetni15Satr"/>
        <w:ind w:firstLine="0"/>
      </w:pPr>
      <w:r>
        <w:tab/>
        <w:t>Online Fuar Yazılım Sisteminde kullanılacak materyaller ve yöntemler bir web yazılım sistemi olduğundan güncel ve en çok tercih edilen materyal ve yöntemler kullanılmıştır.</w:t>
      </w:r>
    </w:p>
    <w:p w14:paraId="525464AC" w14:textId="77777777" w:rsidR="009375B0" w:rsidRPr="005B5FDE" w:rsidRDefault="009375B0" w:rsidP="009375B0">
      <w:pPr>
        <w:pStyle w:val="TezMetni15Satr"/>
        <w:ind w:firstLine="0"/>
      </w:pPr>
    </w:p>
    <w:p w14:paraId="077AC9D0" w14:textId="6E5B83A4" w:rsidR="009D564E" w:rsidRDefault="009D564E" w:rsidP="009D564E">
      <w:pPr>
        <w:pStyle w:val="Balk2"/>
      </w:pPr>
      <w:bookmarkStart w:id="17" w:name="_Toc257628869"/>
      <w:bookmarkStart w:id="18" w:name="_Toc503983489"/>
      <w:r w:rsidRPr="005B5FDE">
        <w:t>3.1.</w:t>
      </w:r>
      <w:bookmarkEnd w:id="17"/>
      <w:r w:rsidR="009375B0">
        <w:t xml:space="preserve"> </w:t>
      </w:r>
      <w:proofErr w:type="spellStart"/>
      <w:r w:rsidR="009375B0">
        <w:t>Veritabanı</w:t>
      </w:r>
      <w:bookmarkEnd w:id="18"/>
      <w:proofErr w:type="spellEnd"/>
    </w:p>
    <w:p w14:paraId="4AEBF3B1" w14:textId="7D3C2636" w:rsidR="009375B0" w:rsidRDefault="009375B0" w:rsidP="007122B5">
      <w:pPr>
        <w:pStyle w:val="TezMetni15Satr"/>
      </w:pPr>
      <w:r>
        <w:t xml:space="preserve">Database için kullanacağım </w:t>
      </w:r>
      <w:proofErr w:type="spellStart"/>
      <w:r>
        <w:t>metaryal</w:t>
      </w:r>
      <w:proofErr w:type="spellEnd"/>
      <w:r>
        <w:t xml:space="preserve"> </w:t>
      </w:r>
      <w:r w:rsidR="00D10E65">
        <w:t>MSSQL</w:t>
      </w:r>
      <w:r>
        <w:t xml:space="preserve"> </w:t>
      </w:r>
      <w:proofErr w:type="spellStart"/>
      <w:r>
        <w:t>dir</w:t>
      </w:r>
      <w:proofErr w:type="spellEnd"/>
      <w:r>
        <w:t xml:space="preserve">. </w:t>
      </w:r>
      <w:r w:rsidR="00D10E65">
        <w:t>MSSQL</w:t>
      </w:r>
      <w:r>
        <w:t xml:space="preserve"> seçilmesinin sebebi başta </w:t>
      </w:r>
      <w:r w:rsidR="00D10E65">
        <w:t xml:space="preserve">bir Microsoft ürünü olmasıdır </w:t>
      </w:r>
      <w:r>
        <w:t>olarak kullanıma sunulması ve uygulamada gün geçtikçe artan veri miktarına karşılık veriye ulaşım hı</w:t>
      </w:r>
      <w:r w:rsidR="00ED5355">
        <w:t>zı ve kolay yönetim sebebi ile MSSQL</w:t>
      </w:r>
      <w:r>
        <w:t xml:space="preserve"> </w:t>
      </w:r>
      <w:proofErr w:type="spellStart"/>
      <w:proofErr w:type="gramStart"/>
      <w:r>
        <w:t>veritabanı</w:t>
      </w:r>
      <w:proofErr w:type="spellEnd"/>
      <w:r>
        <w:t xml:space="preserve">  sunucusu</w:t>
      </w:r>
      <w:proofErr w:type="gramEnd"/>
      <w:r>
        <w:t xml:space="preserve"> seçilmiştir.</w:t>
      </w:r>
      <w:r w:rsidR="004C01AB">
        <w:t xml:space="preserve"> </w:t>
      </w:r>
      <w:proofErr w:type="spellStart"/>
      <w:r w:rsidR="004C01AB">
        <w:t>Veritabanını</w:t>
      </w:r>
      <w:proofErr w:type="spellEnd"/>
      <w:r w:rsidR="004C01AB">
        <w:t xml:space="preserve"> yönetmek için </w:t>
      </w:r>
      <w:r w:rsidR="00ED5355" w:rsidRPr="00ED5355">
        <w:t xml:space="preserve">Microsoft SQL Server Management </w:t>
      </w:r>
      <w:proofErr w:type="spellStart"/>
      <w:r w:rsidR="00ED5355" w:rsidRPr="00ED5355">
        <w:t>Studio</w:t>
      </w:r>
      <w:proofErr w:type="spellEnd"/>
      <w:r w:rsidR="00ED5355" w:rsidRPr="00ED5355">
        <w:t xml:space="preserve"> 17</w:t>
      </w:r>
      <w:r w:rsidR="004C01AB">
        <w:t xml:space="preserve"> programı kullanılmıştır</w:t>
      </w:r>
    </w:p>
    <w:p w14:paraId="346B72E2" w14:textId="77777777" w:rsidR="007122B5" w:rsidRDefault="007122B5" w:rsidP="007122B5">
      <w:pPr>
        <w:pStyle w:val="TezMetni15Satr"/>
      </w:pPr>
    </w:p>
    <w:p w14:paraId="19231CD9" w14:textId="77777777" w:rsidR="007122B5" w:rsidRDefault="007122B5" w:rsidP="007122B5">
      <w:pPr>
        <w:pStyle w:val="TezMetni15Satr"/>
      </w:pPr>
    </w:p>
    <w:p w14:paraId="6156684B" w14:textId="648E7C28" w:rsidR="009375B0" w:rsidRDefault="009375B0" w:rsidP="009375B0">
      <w:pPr>
        <w:pStyle w:val="Balk2"/>
      </w:pPr>
      <w:bookmarkStart w:id="19" w:name="_Toc503983490"/>
      <w:r>
        <w:t>3.2</w:t>
      </w:r>
      <w:r w:rsidRPr="005B5FDE">
        <w:t>.</w:t>
      </w:r>
      <w:r>
        <w:t xml:space="preserve"> </w:t>
      </w:r>
      <w:proofErr w:type="spellStart"/>
      <w:r w:rsidR="007122B5">
        <w:t>Back-end</w:t>
      </w:r>
      <w:bookmarkEnd w:id="19"/>
      <w:proofErr w:type="spellEnd"/>
    </w:p>
    <w:p w14:paraId="73167504" w14:textId="5989DB78" w:rsidR="007122B5" w:rsidRDefault="007122B5" w:rsidP="007122B5">
      <w:pPr>
        <w:pStyle w:val="TezMetni15Satr"/>
      </w:pPr>
      <w:proofErr w:type="spellStart"/>
      <w:r>
        <w:t>Veritabanı</w:t>
      </w:r>
      <w:proofErr w:type="spellEnd"/>
      <w:r>
        <w:t xml:space="preserve"> sunucusu ve Front-</w:t>
      </w:r>
      <w:proofErr w:type="spellStart"/>
      <w:r>
        <w:t>end</w:t>
      </w:r>
      <w:proofErr w:type="spellEnd"/>
      <w:r>
        <w:t xml:space="preserve"> ile iletişim kurabilmek için seçilen materyal </w:t>
      </w:r>
      <w:r w:rsidR="00ED5355">
        <w:t>ASP.NET MVC 4</w:t>
      </w:r>
      <w:r>
        <w:t xml:space="preserve"> tabanlı bu </w:t>
      </w:r>
      <w:proofErr w:type="spellStart"/>
      <w:r>
        <w:t>framework</w:t>
      </w:r>
      <w:proofErr w:type="spellEnd"/>
      <w:r>
        <w:t xml:space="preserve"> seçilmesinin ana sebeplerinden biri kullanıcıya </w:t>
      </w:r>
      <w:r w:rsidR="00ED5355">
        <w:t xml:space="preserve">ASP.NET </w:t>
      </w:r>
      <w:proofErr w:type="gramStart"/>
      <w:r w:rsidR="00ED5355">
        <w:t xml:space="preserve">MVC </w:t>
      </w:r>
      <w:r w:rsidR="00ED5355">
        <w:t xml:space="preserve"> </w:t>
      </w:r>
      <w:r>
        <w:t>yapısını</w:t>
      </w:r>
      <w:proofErr w:type="gramEnd"/>
      <w:r>
        <w:t xml:space="preserve"> kullanılarak bu projenin </w:t>
      </w:r>
      <w:proofErr w:type="spellStart"/>
      <w:r>
        <w:t>back-e</w:t>
      </w:r>
      <w:r w:rsidR="004C01AB">
        <w:t>nd</w:t>
      </w:r>
      <w:proofErr w:type="spellEnd"/>
      <w:r w:rsidR="004C01AB">
        <w:t xml:space="preserve"> tarafı hayata geçirilecektir. </w:t>
      </w:r>
      <w:r w:rsidR="00ED5355">
        <w:t xml:space="preserve">ASP.NET MVC </w:t>
      </w:r>
      <w:r w:rsidR="004C01AB">
        <w:t xml:space="preserve">ile uygulama geliştirmek için </w:t>
      </w:r>
      <w:r w:rsidR="00ED5355">
        <w:t xml:space="preserve">Visual </w:t>
      </w:r>
      <w:proofErr w:type="spellStart"/>
      <w:r w:rsidR="00ED5355">
        <w:t>Studio</w:t>
      </w:r>
      <w:proofErr w:type="spellEnd"/>
      <w:r w:rsidR="00ED5355">
        <w:t xml:space="preserve"> 2017 </w:t>
      </w:r>
      <w:r w:rsidR="004C01AB">
        <w:t>idesi kullanılmıştır.</w:t>
      </w:r>
    </w:p>
    <w:p w14:paraId="7709C0EF" w14:textId="77777777" w:rsidR="007122B5" w:rsidRDefault="007122B5" w:rsidP="007122B5">
      <w:pPr>
        <w:pStyle w:val="TezMetni15Satr"/>
        <w:ind w:firstLine="0"/>
      </w:pPr>
    </w:p>
    <w:p w14:paraId="4C3B784D" w14:textId="5A4B2A44" w:rsidR="007122B5" w:rsidRDefault="007122B5" w:rsidP="007122B5">
      <w:pPr>
        <w:pStyle w:val="Balk2"/>
      </w:pPr>
      <w:bookmarkStart w:id="20" w:name="_Toc503983491"/>
      <w:r>
        <w:t>3.3</w:t>
      </w:r>
      <w:r w:rsidRPr="005B5FDE">
        <w:t>.</w:t>
      </w:r>
      <w:r>
        <w:t xml:space="preserve"> Front-</w:t>
      </w:r>
      <w:proofErr w:type="spellStart"/>
      <w:r>
        <w:t>end</w:t>
      </w:r>
      <w:bookmarkEnd w:id="20"/>
      <w:proofErr w:type="spellEnd"/>
    </w:p>
    <w:p w14:paraId="394DC19F" w14:textId="2F3BF7CA" w:rsidR="007122B5" w:rsidRDefault="007122B5" w:rsidP="007122B5">
      <w:pPr>
        <w:pStyle w:val="TezMetni15Satr"/>
      </w:pPr>
      <w:r>
        <w:t>Front-</w:t>
      </w:r>
      <w:proofErr w:type="spellStart"/>
      <w:r>
        <w:t>end</w:t>
      </w:r>
      <w:proofErr w:type="spellEnd"/>
      <w:r>
        <w:t xml:space="preserve"> olarak </w:t>
      </w:r>
      <w:r w:rsidR="00ED5355">
        <w:t xml:space="preserve">ASP.NET MVC </w:t>
      </w:r>
      <w:proofErr w:type="spellStart"/>
      <w:r w:rsidR="00ED5355">
        <w:t>nin</w:t>
      </w:r>
      <w:proofErr w:type="spellEnd"/>
      <w:r>
        <w:t xml:space="preserve"> </w:t>
      </w:r>
      <w:proofErr w:type="spellStart"/>
      <w:r>
        <w:t>tool</w:t>
      </w:r>
      <w:proofErr w:type="spellEnd"/>
      <w:r>
        <w:t xml:space="preserve"> u olan </w:t>
      </w:r>
      <w:proofErr w:type="spellStart"/>
      <w:r w:rsidR="00ED5355">
        <w:t>razor</w:t>
      </w:r>
      <w:proofErr w:type="spellEnd"/>
      <w:r>
        <w:t xml:space="preserve"> seçilmiştir. </w:t>
      </w:r>
      <w:proofErr w:type="spellStart"/>
      <w:r w:rsidR="00ED5355">
        <w:t>Razor</w:t>
      </w:r>
      <w:proofErr w:type="spellEnd"/>
      <w:r w:rsidR="00ED5355">
        <w:t xml:space="preserve"> </w:t>
      </w:r>
      <w:r>
        <w:t xml:space="preserve">ile </w:t>
      </w:r>
      <w:r w:rsidR="00ED5355">
        <w:t>ASP.NET MVC</w:t>
      </w:r>
      <w:r>
        <w:t xml:space="preserve"> den alınan model rahatlıkla Front-</w:t>
      </w:r>
      <w:proofErr w:type="spellStart"/>
      <w:r>
        <w:t>end</w:t>
      </w:r>
      <w:proofErr w:type="spellEnd"/>
      <w:r>
        <w:t xml:space="preserve"> tarafında </w:t>
      </w:r>
      <w:proofErr w:type="spellStart"/>
      <w:r>
        <w:t>işlenilebilmektir</w:t>
      </w:r>
      <w:proofErr w:type="spellEnd"/>
      <w:r>
        <w:t xml:space="preserve">. Ayrıca sistemin bazı noktalarında </w:t>
      </w:r>
      <w:proofErr w:type="spellStart"/>
      <w:r>
        <w:t>ajax</w:t>
      </w:r>
      <w:proofErr w:type="spellEnd"/>
      <w:r>
        <w:t xml:space="preserve"> kullanılması düşünülmektedir. </w:t>
      </w:r>
      <w:proofErr w:type="spellStart"/>
      <w:r w:rsidR="002A64AB">
        <w:t>Css</w:t>
      </w:r>
      <w:proofErr w:type="spellEnd"/>
      <w:r w:rsidR="002A64AB">
        <w:t xml:space="preserve"> </w:t>
      </w:r>
      <w:proofErr w:type="spellStart"/>
      <w:r w:rsidR="002A64AB">
        <w:t>framework</w:t>
      </w:r>
      <w:proofErr w:type="spellEnd"/>
      <w:r w:rsidR="002A64AB">
        <w:t xml:space="preserve"> ü olan </w:t>
      </w:r>
      <w:proofErr w:type="spellStart"/>
      <w:r w:rsidR="002A64AB">
        <w:t>Bootstrap</w:t>
      </w:r>
      <w:proofErr w:type="spellEnd"/>
      <w:r w:rsidR="002A64AB">
        <w:t xml:space="preserve"> </w:t>
      </w:r>
      <w:proofErr w:type="spellStart"/>
      <w:r w:rsidR="002A64AB">
        <w:t>framework</w:t>
      </w:r>
      <w:proofErr w:type="spellEnd"/>
      <w:r w:rsidR="002A64AB">
        <w:t xml:space="preserve"> de kullanılacaktır.</w:t>
      </w:r>
    </w:p>
    <w:p w14:paraId="7994A8EC" w14:textId="70B1CA72" w:rsidR="009D564E" w:rsidRDefault="009D564E" w:rsidP="009D564E">
      <w:pPr>
        <w:pStyle w:val="Balk3"/>
      </w:pPr>
    </w:p>
    <w:p w14:paraId="23E87420" w14:textId="77777777" w:rsidR="009375B0" w:rsidRPr="009375B0" w:rsidRDefault="009375B0" w:rsidP="009375B0"/>
    <w:p w14:paraId="637DF43C" w14:textId="77777777" w:rsidR="009D564E" w:rsidRPr="005B5FDE" w:rsidRDefault="009D564E" w:rsidP="009D564E">
      <w:pPr>
        <w:pStyle w:val="Balk1derece"/>
      </w:pPr>
      <w:bookmarkStart w:id="21" w:name="_Toc257628872"/>
      <w:bookmarkStart w:id="22" w:name="_Toc503983492"/>
      <w:r w:rsidRPr="005B5FDE">
        <w:t>4. ARAŞTIRMA SONUÇLARI VE TARTIŞMA</w:t>
      </w:r>
      <w:bookmarkEnd w:id="21"/>
      <w:bookmarkEnd w:id="22"/>
    </w:p>
    <w:p w14:paraId="720F835A" w14:textId="77777777" w:rsidR="009D564E" w:rsidRDefault="009D564E" w:rsidP="009D564E">
      <w:pPr>
        <w:pStyle w:val="TezMetni15Satr"/>
      </w:pPr>
    </w:p>
    <w:p w14:paraId="582F0091" w14:textId="5F9EE7A6" w:rsidR="009D564E" w:rsidRPr="005B5FDE" w:rsidRDefault="007122B5" w:rsidP="009D564E">
      <w:pPr>
        <w:pStyle w:val="TezMetni15Satr"/>
      </w:pPr>
      <w:r>
        <w:t xml:space="preserve">Elde edilen araştırma </w:t>
      </w:r>
      <w:proofErr w:type="spellStart"/>
      <w:r>
        <w:t>çercevesinde</w:t>
      </w:r>
      <w:proofErr w:type="spellEnd"/>
      <w:r>
        <w:t xml:space="preserve"> bazı sonuçlar ele alınmıştır. </w:t>
      </w:r>
    </w:p>
    <w:p w14:paraId="1E3591AB" w14:textId="77777777" w:rsidR="009D564E" w:rsidRPr="005B5FDE" w:rsidRDefault="009D564E" w:rsidP="009D564E">
      <w:pPr>
        <w:pStyle w:val="TezMetni15Satr"/>
      </w:pPr>
    </w:p>
    <w:p w14:paraId="0822228B" w14:textId="4EF9AE57" w:rsidR="009D564E" w:rsidRPr="005B5FDE" w:rsidRDefault="009D564E" w:rsidP="009D564E">
      <w:pPr>
        <w:pStyle w:val="Balk2derece"/>
      </w:pPr>
      <w:bookmarkStart w:id="23" w:name="_Toc257628873"/>
      <w:bookmarkStart w:id="24" w:name="_Toc503983493"/>
      <w:r w:rsidRPr="005B5FDE">
        <w:t xml:space="preserve">4.1. </w:t>
      </w:r>
      <w:bookmarkEnd w:id="23"/>
      <w:r w:rsidR="00D15D37">
        <w:t>Katılımcıların Alan Seçimi</w:t>
      </w:r>
      <w:bookmarkEnd w:id="24"/>
    </w:p>
    <w:p w14:paraId="2093E4AC" w14:textId="284E19B4" w:rsidR="009D564E" w:rsidRPr="005B5FDE" w:rsidRDefault="00D15D37" w:rsidP="009D564E">
      <w:pPr>
        <w:pStyle w:val="TezMetni15Satr"/>
      </w:pPr>
      <w:r>
        <w:t xml:space="preserve">Araştırmalar sonucundan fuar organizasyon sistemlerinin katılımcılar için kroki üzerinde </w:t>
      </w:r>
      <w:proofErr w:type="spellStart"/>
      <w:r>
        <w:t>stand</w:t>
      </w:r>
      <w:proofErr w:type="spellEnd"/>
      <w:r>
        <w:t xml:space="preserve"> alanı seçimi gibi bir </w:t>
      </w:r>
      <w:proofErr w:type="gramStart"/>
      <w:r>
        <w:t>modül</w:t>
      </w:r>
      <w:proofErr w:type="gramEnd"/>
      <w:r>
        <w:t xml:space="preserve"> bulunmamaktadır. </w:t>
      </w:r>
    </w:p>
    <w:p w14:paraId="64B85A79" w14:textId="77777777" w:rsidR="009D564E" w:rsidRPr="005B5FDE" w:rsidRDefault="009D564E" w:rsidP="009D564E">
      <w:pPr>
        <w:pStyle w:val="TezMetni15Satr"/>
      </w:pPr>
    </w:p>
    <w:p w14:paraId="1316EFE2" w14:textId="1F66C836" w:rsidR="003D0F1B" w:rsidRPr="005B5FDE" w:rsidRDefault="003D0F1B" w:rsidP="003D0F1B">
      <w:pPr>
        <w:pStyle w:val="Balk2derece"/>
      </w:pPr>
      <w:bookmarkStart w:id="25" w:name="_Toc503983494"/>
      <w:r>
        <w:t>4.2</w:t>
      </w:r>
      <w:r w:rsidRPr="005B5FDE">
        <w:t xml:space="preserve">. </w:t>
      </w:r>
      <w:r>
        <w:t>Katılımcıların Hizmet Seçimi</w:t>
      </w:r>
      <w:bookmarkEnd w:id="25"/>
    </w:p>
    <w:p w14:paraId="3B394344" w14:textId="5BA231A5" w:rsidR="009D564E" w:rsidRDefault="00D15D37" w:rsidP="009D564E">
      <w:pPr>
        <w:pStyle w:val="TezMetni15Satr"/>
      </w:pPr>
      <w:r>
        <w:t xml:space="preserve">Katılımcılar kiraladıkları </w:t>
      </w:r>
      <w:proofErr w:type="spellStart"/>
      <w:r>
        <w:t>stand</w:t>
      </w:r>
      <w:proofErr w:type="spellEnd"/>
      <w:r>
        <w:t xml:space="preserve"> anlarının verdiği hizmetleri sistem üzerinden görememekte ve satın alamamaktadır.</w:t>
      </w:r>
    </w:p>
    <w:p w14:paraId="1F200A4F" w14:textId="77777777" w:rsidR="003D0F1B" w:rsidRPr="005B5FDE" w:rsidRDefault="003D0F1B" w:rsidP="009D564E">
      <w:pPr>
        <w:pStyle w:val="TezMetni15Satr"/>
      </w:pPr>
    </w:p>
    <w:p w14:paraId="28888498" w14:textId="7890EBC9" w:rsidR="003D0F1B" w:rsidRPr="005B5FDE" w:rsidRDefault="003D0F1B" w:rsidP="003D0F1B">
      <w:pPr>
        <w:pStyle w:val="Balk2derece"/>
      </w:pPr>
      <w:bookmarkStart w:id="26" w:name="_Toc503983495"/>
      <w:r>
        <w:t>4.3</w:t>
      </w:r>
      <w:r w:rsidRPr="005B5FDE">
        <w:t xml:space="preserve">. </w:t>
      </w:r>
      <w:r>
        <w:t xml:space="preserve">Ziyaretçiler, Katılımcılar ve Basın QR </w:t>
      </w:r>
      <w:proofErr w:type="spellStart"/>
      <w:r>
        <w:t>Code</w:t>
      </w:r>
      <w:proofErr w:type="spellEnd"/>
      <w:r>
        <w:t xml:space="preserve"> Sistemi</w:t>
      </w:r>
      <w:bookmarkEnd w:id="26"/>
    </w:p>
    <w:p w14:paraId="79196EE5" w14:textId="5E0F5D47" w:rsidR="00D15D37" w:rsidRPr="00D15D37" w:rsidRDefault="00D15D37" w:rsidP="003D0F1B">
      <w:pPr>
        <w:pStyle w:val="TezMetni15Satr"/>
        <w:ind w:firstLine="720"/>
      </w:pPr>
      <w:r>
        <w:t xml:space="preserve">Sisteme kayıt olan kullanıcılar için mail yoluyla herhangi bir </w:t>
      </w:r>
      <w:proofErr w:type="spellStart"/>
      <w:r>
        <w:t>qr</w:t>
      </w:r>
      <w:proofErr w:type="spellEnd"/>
      <w:r>
        <w:t xml:space="preserve"> </w:t>
      </w:r>
      <w:proofErr w:type="spellStart"/>
      <w:r>
        <w:t>code</w:t>
      </w:r>
      <w:proofErr w:type="spellEnd"/>
      <w:r>
        <w:t xml:space="preserve"> gönderme işlemi yapılmamaktadır. QR </w:t>
      </w:r>
      <w:proofErr w:type="spellStart"/>
      <w:r>
        <w:t>code</w:t>
      </w:r>
      <w:proofErr w:type="spellEnd"/>
      <w:r>
        <w:t xml:space="preserve"> </w:t>
      </w:r>
      <w:proofErr w:type="spellStart"/>
      <w:r>
        <w:t>lar</w:t>
      </w:r>
      <w:proofErr w:type="spellEnd"/>
      <w:r>
        <w:t xml:space="preserve"> fuar alanında verilip turnikeler den geçiş sağlanmaktadır. Bu gibi bir durum fazladan </w:t>
      </w:r>
      <w:proofErr w:type="gramStart"/>
      <w:r>
        <w:t>vakit , insan</w:t>
      </w:r>
      <w:proofErr w:type="gramEnd"/>
      <w:r>
        <w:t xml:space="preserve"> kalabalığına ve kargaşaya yol açabilir.</w:t>
      </w:r>
    </w:p>
    <w:p w14:paraId="55574ABE" w14:textId="77777777" w:rsidR="009D564E" w:rsidRDefault="009D564E" w:rsidP="009D564E">
      <w:pPr>
        <w:pStyle w:val="TezMetni15Satr"/>
      </w:pPr>
    </w:p>
    <w:p w14:paraId="10DB4460" w14:textId="77777777" w:rsidR="009D564E" w:rsidRDefault="009D564E" w:rsidP="009D564E">
      <w:pPr>
        <w:pStyle w:val="TezMetni15Satr"/>
      </w:pPr>
    </w:p>
    <w:p w14:paraId="46DAD930" w14:textId="77777777" w:rsidR="009D564E" w:rsidRDefault="009D564E" w:rsidP="009D564E">
      <w:pPr>
        <w:pStyle w:val="TezMetni15Satr"/>
      </w:pPr>
    </w:p>
    <w:p w14:paraId="54CAD6C2" w14:textId="77777777" w:rsidR="009D564E" w:rsidRDefault="009D564E" w:rsidP="009D564E">
      <w:pPr>
        <w:pStyle w:val="TezMetni15Satr"/>
      </w:pPr>
    </w:p>
    <w:p w14:paraId="049DC5E5" w14:textId="77777777" w:rsidR="009D564E" w:rsidRDefault="009D564E" w:rsidP="009D564E">
      <w:pPr>
        <w:pStyle w:val="TezMetni15Satr"/>
      </w:pPr>
    </w:p>
    <w:p w14:paraId="33BD8782" w14:textId="77777777" w:rsidR="009D564E" w:rsidRDefault="009D564E" w:rsidP="009D564E">
      <w:pPr>
        <w:pStyle w:val="TezMetni15Satr"/>
      </w:pPr>
    </w:p>
    <w:p w14:paraId="09044B3D" w14:textId="77777777" w:rsidR="009D564E" w:rsidRDefault="009D564E" w:rsidP="009D564E">
      <w:pPr>
        <w:pStyle w:val="TezMetni15Satr"/>
      </w:pPr>
    </w:p>
    <w:p w14:paraId="04C721CE" w14:textId="77777777" w:rsidR="009D564E" w:rsidRDefault="009D564E" w:rsidP="009D564E">
      <w:pPr>
        <w:pStyle w:val="TezMetni15Satr"/>
      </w:pPr>
    </w:p>
    <w:p w14:paraId="6668899D" w14:textId="77777777" w:rsidR="009D564E" w:rsidRDefault="009D564E" w:rsidP="009D564E">
      <w:pPr>
        <w:pStyle w:val="TezMetni15Satr"/>
      </w:pPr>
    </w:p>
    <w:p w14:paraId="53744B90" w14:textId="77777777" w:rsidR="009D564E" w:rsidRDefault="009D564E" w:rsidP="009D564E">
      <w:pPr>
        <w:pStyle w:val="TezMetni15Satr"/>
      </w:pPr>
    </w:p>
    <w:p w14:paraId="2F83B2FF" w14:textId="77777777" w:rsidR="009D564E" w:rsidRDefault="009D564E" w:rsidP="009D564E">
      <w:pPr>
        <w:pStyle w:val="TezMetni15Satr"/>
      </w:pPr>
    </w:p>
    <w:p w14:paraId="6A76B8C0" w14:textId="77777777" w:rsidR="009D564E" w:rsidRDefault="009D564E" w:rsidP="009D564E">
      <w:pPr>
        <w:pStyle w:val="TezMetni15Satr"/>
      </w:pPr>
    </w:p>
    <w:p w14:paraId="679A8EF7" w14:textId="77777777" w:rsidR="009D564E" w:rsidRDefault="009D564E" w:rsidP="009D564E">
      <w:pPr>
        <w:pStyle w:val="TezMetni15Satr"/>
      </w:pPr>
    </w:p>
    <w:p w14:paraId="2F6B852E" w14:textId="77777777" w:rsidR="009D564E" w:rsidRDefault="009D564E" w:rsidP="009D564E">
      <w:pPr>
        <w:pStyle w:val="TezMetni15Satr"/>
      </w:pPr>
    </w:p>
    <w:p w14:paraId="4AE0FB52" w14:textId="77777777" w:rsidR="009D564E" w:rsidRDefault="009D564E" w:rsidP="009D564E">
      <w:pPr>
        <w:pStyle w:val="TezMetni15Satr"/>
      </w:pPr>
    </w:p>
    <w:p w14:paraId="341648D0" w14:textId="77777777" w:rsidR="009D564E" w:rsidRDefault="009D564E" w:rsidP="009D564E">
      <w:pPr>
        <w:pStyle w:val="TezMetni15Satr"/>
      </w:pPr>
    </w:p>
    <w:p w14:paraId="55F42D1A" w14:textId="77777777" w:rsidR="009D564E" w:rsidRDefault="009D564E" w:rsidP="009D564E">
      <w:pPr>
        <w:pStyle w:val="TezMetni15Satr"/>
      </w:pPr>
    </w:p>
    <w:p w14:paraId="13731A9C" w14:textId="77777777" w:rsidR="009D564E" w:rsidRDefault="009D564E" w:rsidP="009D564E">
      <w:pPr>
        <w:pStyle w:val="TezMetni15Satr"/>
      </w:pPr>
    </w:p>
    <w:p w14:paraId="41D0962F" w14:textId="77777777" w:rsidR="009D564E" w:rsidRDefault="009D564E" w:rsidP="009D564E">
      <w:pPr>
        <w:pStyle w:val="TezMetni15Satr"/>
      </w:pPr>
    </w:p>
    <w:p w14:paraId="7A1E55CC" w14:textId="77777777" w:rsidR="009D564E" w:rsidRDefault="009D564E">
      <w:r>
        <w:br w:type="page"/>
      </w:r>
    </w:p>
    <w:p w14:paraId="78CE734F" w14:textId="77777777" w:rsidR="009D564E" w:rsidRPr="005B5FDE" w:rsidRDefault="009D564E" w:rsidP="009D564E">
      <w:pPr>
        <w:pStyle w:val="TezMetni15Satr"/>
        <w:ind w:firstLine="0"/>
      </w:pPr>
    </w:p>
    <w:p w14:paraId="232A95D0" w14:textId="77777777" w:rsidR="009D564E" w:rsidRPr="005B5FDE" w:rsidRDefault="009D564E" w:rsidP="009D564E">
      <w:pPr>
        <w:pStyle w:val="Balk1derece"/>
      </w:pPr>
      <w:bookmarkStart w:id="27" w:name="_Toc257628876"/>
      <w:bookmarkStart w:id="28" w:name="_Toc503983496"/>
      <w:r w:rsidRPr="005B5FDE">
        <w:t>5. SONUÇLAR VE ÖNERİLER</w:t>
      </w:r>
      <w:bookmarkEnd w:id="27"/>
      <w:bookmarkEnd w:id="28"/>
    </w:p>
    <w:p w14:paraId="33C206A2" w14:textId="77777777" w:rsidR="009D564E" w:rsidRDefault="009D564E" w:rsidP="009D564E">
      <w:pPr>
        <w:pStyle w:val="TezMetni15Satr"/>
      </w:pPr>
    </w:p>
    <w:p w14:paraId="358545ED" w14:textId="77777777" w:rsidR="009D564E" w:rsidRPr="00141459" w:rsidRDefault="009D564E" w:rsidP="009D564E">
      <w:pPr>
        <w:pStyle w:val="Balk2"/>
      </w:pPr>
      <w:bookmarkStart w:id="29" w:name="_Toc503983497"/>
      <w:r w:rsidRPr="00141459">
        <w:t>5.1 Sonuçlar</w:t>
      </w:r>
      <w:bookmarkEnd w:id="29"/>
    </w:p>
    <w:p w14:paraId="0B789DA4" w14:textId="3A69C7D9" w:rsidR="009D564E" w:rsidRDefault="001E1293" w:rsidP="00D15D37">
      <w:pPr>
        <w:pStyle w:val="TezMetni15Satr"/>
      </w:pPr>
      <w:r>
        <w:t>Ara raporun sonucu olarak ASP.NET</w:t>
      </w:r>
      <w:r w:rsidR="003D0F1B">
        <w:t xml:space="preserve"> </w:t>
      </w:r>
      <w:r>
        <w:t xml:space="preserve">MVC </w:t>
      </w:r>
      <w:r w:rsidR="003D0F1B">
        <w:t xml:space="preserve">yapısı hazırlanmış olup </w:t>
      </w:r>
      <w:proofErr w:type="spellStart"/>
      <w:r w:rsidR="003D0F1B">
        <w:t>veritabanı</w:t>
      </w:r>
      <w:proofErr w:type="spellEnd"/>
      <w:r w:rsidR="003D0F1B">
        <w:t xml:space="preserve"> sunucusu </w:t>
      </w:r>
      <w:r>
        <w:t>MSSQL</w:t>
      </w:r>
      <w:r w:rsidR="003D0F1B">
        <w:t xml:space="preserve"> yüklenmiştir ve gerekli ayarlamalar yapılmıştır.</w:t>
      </w:r>
    </w:p>
    <w:p w14:paraId="2E90E3DC" w14:textId="1387A74D" w:rsidR="003D0F1B" w:rsidRDefault="003D0F1B" w:rsidP="00D15D37">
      <w:pPr>
        <w:pStyle w:val="TezMetni15Satr"/>
      </w:pPr>
      <w:proofErr w:type="spellStart"/>
      <w:r>
        <w:t>Veritabanı</w:t>
      </w:r>
      <w:proofErr w:type="spellEnd"/>
      <w:r>
        <w:t xml:space="preserve"> Tablolarımız temel olarak </w:t>
      </w:r>
      <w:proofErr w:type="gramStart"/>
      <w:r>
        <w:t>bunlardır ;</w:t>
      </w:r>
      <w:proofErr w:type="gramEnd"/>
    </w:p>
    <w:p w14:paraId="5629FAF4" w14:textId="3A6612A3" w:rsidR="003D0F1B" w:rsidRDefault="00E0193C" w:rsidP="003D0F1B">
      <w:pPr>
        <w:pStyle w:val="TezMetni15Satr"/>
        <w:numPr>
          <w:ilvl w:val="0"/>
          <w:numId w:val="7"/>
        </w:numPr>
      </w:pPr>
      <w:r>
        <w:t>İl</w:t>
      </w:r>
    </w:p>
    <w:p w14:paraId="53876258" w14:textId="65C952A8" w:rsidR="00E0193C" w:rsidRDefault="00E0193C" w:rsidP="003D0F1B">
      <w:pPr>
        <w:pStyle w:val="TezMetni15Satr"/>
        <w:numPr>
          <w:ilvl w:val="0"/>
          <w:numId w:val="7"/>
        </w:numPr>
      </w:pPr>
      <w:r>
        <w:t>İlce</w:t>
      </w:r>
    </w:p>
    <w:p w14:paraId="78E5C5BD" w14:textId="499AE748" w:rsidR="00E0193C" w:rsidRDefault="00E0193C" w:rsidP="003D0F1B">
      <w:pPr>
        <w:pStyle w:val="TezMetni15Satr"/>
        <w:numPr>
          <w:ilvl w:val="0"/>
          <w:numId w:val="7"/>
        </w:numPr>
      </w:pPr>
      <w:r>
        <w:t>Mahalle</w:t>
      </w:r>
    </w:p>
    <w:p w14:paraId="7774E912" w14:textId="15729545" w:rsidR="00E0193C" w:rsidRDefault="00E0193C" w:rsidP="003D0F1B">
      <w:pPr>
        <w:pStyle w:val="TezMetni15Satr"/>
        <w:numPr>
          <w:ilvl w:val="0"/>
          <w:numId w:val="7"/>
        </w:numPr>
      </w:pPr>
      <w:r>
        <w:t>Semtler</w:t>
      </w:r>
    </w:p>
    <w:p w14:paraId="56A791C4" w14:textId="2070276A" w:rsidR="00E0193C" w:rsidRDefault="00E0193C" w:rsidP="003D0F1B">
      <w:pPr>
        <w:pStyle w:val="TezMetni15Satr"/>
        <w:numPr>
          <w:ilvl w:val="0"/>
          <w:numId w:val="7"/>
        </w:numPr>
      </w:pPr>
      <w:proofErr w:type="spellStart"/>
      <w:r>
        <w:t>Tbl_amac</w:t>
      </w:r>
      <w:proofErr w:type="spellEnd"/>
    </w:p>
    <w:p w14:paraId="65EDBA2F" w14:textId="30647C7A" w:rsidR="00E0193C" w:rsidRDefault="00E0193C" w:rsidP="00E0193C">
      <w:pPr>
        <w:pStyle w:val="TezMetni15Satr"/>
        <w:numPr>
          <w:ilvl w:val="0"/>
          <w:numId w:val="7"/>
        </w:numPr>
      </w:pPr>
      <w:proofErr w:type="spellStart"/>
      <w:r>
        <w:t>Tbl_calisanlar</w:t>
      </w:r>
      <w:proofErr w:type="spellEnd"/>
    </w:p>
    <w:p w14:paraId="58BEF25B" w14:textId="1C7A10DA" w:rsidR="00E0193C" w:rsidRDefault="00E0193C" w:rsidP="00E0193C">
      <w:pPr>
        <w:pStyle w:val="TezMetni15Satr"/>
        <w:numPr>
          <w:ilvl w:val="0"/>
          <w:numId w:val="7"/>
        </w:numPr>
      </w:pPr>
      <w:proofErr w:type="spellStart"/>
      <w:r>
        <w:t>Tbl_</w:t>
      </w:r>
      <w:proofErr w:type="gramStart"/>
      <w:r>
        <w:t>departman</w:t>
      </w:r>
      <w:proofErr w:type="spellEnd"/>
      <w:proofErr w:type="gramEnd"/>
    </w:p>
    <w:p w14:paraId="08902221" w14:textId="13E0175D" w:rsidR="00E0193C" w:rsidRDefault="00E0193C" w:rsidP="00E0193C">
      <w:pPr>
        <w:pStyle w:val="TezMetni15Satr"/>
        <w:numPr>
          <w:ilvl w:val="0"/>
          <w:numId w:val="7"/>
        </w:numPr>
      </w:pPr>
      <w:proofErr w:type="spellStart"/>
      <w:r>
        <w:t>Tbl_faaliyetalani</w:t>
      </w:r>
      <w:proofErr w:type="spellEnd"/>
    </w:p>
    <w:p w14:paraId="267C9154" w14:textId="235D32D5" w:rsidR="00E0193C" w:rsidRDefault="00E0193C" w:rsidP="00E0193C">
      <w:pPr>
        <w:pStyle w:val="TezMetni15Satr"/>
        <w:numPr>
          <w:ilvl w:val="0"/>
          <w:numId w:val="7"/>
        </w:numPr>
      </w:pPr>
      <w:proofErr w:type="spellStart"/>
      <w:r>
        <w:t>Tbl_falliyetturu</w:t>
      </w:r>
      <w:proofErr w:type="spellEnd"/>
    </w:p>
    <w:p w14:paraId="6FFBA105" w14:textId="41FA7ED3" w:rsidR="00E0193C" w:rsidRDefault="00E0193C" w:rsidP="00E0193C">
      <w:pPr>
        <w:pStyle w:val="TezMetni15Satr"/>
        <w:numPr>
          <w:ilvl w:val="0"/>
          <w:numId w:val="7"/>
        </w:numPr>
      </w:pPr>
      <w:proofErr w:type="spellStart"/>
      <w:r>
        <w:t>Tbl_firmafaaliyetalani</w:t>
      </w:r>
      <w:proofErr w:type="spellEnd"/>
    </w:p>
    <w:p w14:paraId="12C59BE6" w14:textId="1C196A2C" w:rsidR="00E0193C" w:rsidRDefault="00E0193C" w:rsidP="00E0193C">
      <w:pPr>
        <w:pStyle w:val="TezMetni15Satr"/>
        <w:numPr>
          <w:ilvl w:val="0"/>
          <w:numId w:val="7"/>
        </w:numPr>
      </w:pPr>
      <w:proofErr w:type="spellStart"/>
      <w:r>
        <w:t>Tbl_firmafaaliyetturu</w:t>
      </w:r>
      <w:proofErr w:type="spellEnd"/>
    </w:p>
    <w:p w14:paraId="1F15A2F6" w14:textId="22BB0EA0" w:rsidR="00E0193C" w:rsidRDefault="00E0193C" w:rsidP="00E0193C">
      <w:pPr>
        <w:pStyle w:val="TezMetni15Satr"/>
        <w:numPr>
          <w:ilvl w:val="0"/>
          <w:numId w:val="7"/>
        </w:numPr>
      </w:pPr>
      <w:proofErr w:type="spellStart"/>
      <w:r>
        <w:t>Tbl_</w:t>
      </w:r>
      <w:r w:rsidR="002A64AB">
        <w:t>firmafuarlar</w:t>
      </w:r>
      <w:proofErr w:type="spellEnd"/>
    </w:p>
    <w:p w14:paraId="5132BE4A" w14:textId="1251D8BB" w:rsidR="002A64AB" w:rsidRDefault="002A64AB" w:rsidP="00E0193C">
      <w:pPr>
        <w:pStyle w:val="TezMetni15Satr"/>
        <w:numPr>
          <w:ilvl w:val="0"/>
          <w:numId w:val="7"/>
        </w:numPr>
      </w:pPr>
      <w:proofErr w:type="spellStart"/>
      <w:r>
        <w:t>Tbl_firmalar</w:t>
      </w:r>
      <w:proofErr w:type="spellEnd"/>
    </w:p>
    <w:p w14:paraId="6B72130D" w14:textId="45ABF200" w:rsidR="002A64AB" w:rsidRDefault="002A64AB" w:rsidP="00E0193C">
      <w:pPr>
        <w:pStyle w:val="TezMetni15Satr"/>
        <w:numPr>
          <w:ilvl w:val="0"/>
          <w:numId w:val="7"/>
        </w:numPr>
      </w:pPr>
      <w:proofErr w:type="spellStart"/>
      <w:r>
        <w:t>Tbl_fuar</w:t>
      </w:r>
      <w:proofErr w:type="spellEnd"/>
    </w:p>
    <w:p w14:paraId="55CD726F" w14:textId="35B00BCD" w:rsidR="002A64AB" w:rsidRDefault="002A64AB" w:rsidP="00E0193C">
      <w:pPr>
        <w:pStyle w:val="TezMetni15Satr"/>
        <w:numPr>
          <w:ilvl w:val="0"/>
          <w:numId w:val="7"/>
        </w:numPr>
      </w:pPr>
      <w:proofErr w:type="spellStart"/>
      <w:r>
        <w:t>Tbl_fuarbasinbulteni</w:t>
      </w:r>
      <w:proofErr w:type="spellEnd"/>
    </w:p>
    <w:p w14:paraId="465E9612" w14:textId="64213196" w:rsidR="002A64AB" w:rsidRDefault="002A64AB" w:rsidP="00E0193C">
      <w:pPr>
        <w:pStyle w:val="TezMetni15Satr"/>
        <w:numPr>
          <w:ilvl w:val="0"/>
          <w:numId w:val="7"/>
        </w:numPr>
      </w:pPr>
      <w:proofErr w:type="spellStart"/>
      <w:r>
        <w:t>Tbl_fuarkapsamalani</w:t>
      </w:r>
      <w:proofErr w:type="spellEnd"/>
    </w:p>
    <w:p w14:paraId="603ECBE6" w14:textId="6389F461" w:rsidR="002A64AB" w:rsidRDefault="002A64AB" w:rsidP="00E0193C">
      <w:pPr>
        <w:pStyle w:val="TezMetni15Satr"/>
        <w:numPr>
          <w:ilvl w:val="0"/>
          <w:numId w:val="7"/>
        </w:numPr>
      </w:pPr>
      <w:proofErr w:type="spellStart"/>
      <w:r>
        <w:t>Tbl_fuarkapsamturu</w:t>
      </w:r>
      <w:proofErr w:type="spellEnd"/>
    </w:p>
    <w:p w14:paraId="0855EDA1" w14:textId="1E8511D4" w:rsidR="002A64AB" w:rsidRDefault="002A64AB" w:rsidP="00E0193C">
      <w:pPr>
        <w:pStyle w:val="TezMetni15Satr"/>
        <w:numPr>
          <w:ilvl w:val="0"/>
          <w:numId w:val="7"/>
        </w:numPr>
      </w:pPr>
      <w:proofErr w:type="spellStart"/>
      <w:r>
        <w:t>Tbl_fuarresimler</w:t>
      </w:r>
      <w:proofErr w:type="spellEnd"/>
    </w:p>
    <w:p w14:paraId="25F0B60F" w14:textId="6EC94152" w:rsidR="002A64AB" w:rsidRDefault="002A64AB" w:rsidP="00E0193C">
      <w:pPr>
        <w:pStyle w:val="TezMetni15Satr"/>
        <w:numPr>
          <w:ilvl w:val="0"/>
          <w:numId w:val="7"/>
        </w:numPr>
      </w:pPr>
      <w:proofErr w:type="spellStart"/>
      <w:r>
        <w:t>Tbl_fuarziyaretci</w:t>
      </w:r>
      <w:proofErr w:type="spellEnd"/>
    </w:p>
    <w:p w14:paraId="653CF67F" w14:textId="23091904" w:rsidR="002A64AB" w:rsidRDefault="002A64AB" w:rsidP="00E0193C">
      <w:pPr>
        <w:pStyle w:val="TezMetni15Satr"/>
        <w:numPr>
          <w:ilvl w:val="0"/>
          <w:numId w:val="7"/>
        </w:numPr>
      </w:pPr>
      <w:proofErr w:type="spellStart"/>
      <w:r>
        <w:t>Tbl_katilimciprofil</w:t>
      </w:r>
      <w:proofErr w:type="spellEnd"/>
    </w:p>
    <w:p w14:paraId="594ABB87" w14:textId="233058C0" w:rsidR="002A64AB" w:rsidRDefault="002A64AB" w:rsidP="00E0193C">
      <w:pPr>
        <w:pStyle w:val="TezMetni15Satr"/>
        <w:numPr>
          <w:ilvl w:val="0"/>
          <w:numId w:val="7"/>
        </w:numPr>
      </w:pPr>
      <w:proofErr w:type="spellStart"/>
      <w:r>
        <w:t>Tbl_katlimciziyaret</w:t>
      </w:r>
      <w:proofErr w:type="spellEnd"/>
    </w:p>
    <w:p w14:paraId="426B2327" w14:textId="0109C005" w:rsidR="002A64AB" w:rsidRDefault="002A64AB" w:rsidP="00E0193C">
      <w:pPr>
        <w:pStyle w:val="TezMetni15Satr"/>
        <w:numPr>
          <w:ilvl w:val="0"/>
          <w:numId w:val="7"/>
        </w:numPr>
      </w:pPr>
      <w:proofErr w:type="spellStart"/>
      <w:r>
        <w:t>Tbl_kisiselbilgi</w:t>
      </w:r>
      <w:proofErr w:type="spellEnd"/>
    </w:p>
    <w:p w14:paraId="6006D442" w14:textId="0E93F838" w:rsidR="002A64AB" w:rsidRDefault="002A64AB" w:rsidP="00E0193C">
      <w:pPr>
        <w:pStyle w:val="TezMetni15Satr"/>
        <w:numPr>
          <w:ilvl w:val="0"/>
          <w:numId w:val="7"/>
        </w:numPr>
      </w:pPr>
      <w:proofErr w:type="spellStart"/>
      <w:r>
        <w:t>Tbl_kullanici</w:t>
      </w:r>
      <w:proofErr w:type="spellEnd"/>
    </w:p>
    <w:p w14:paraId="4DF6C297" w14:textId="087E08DF" w:rsidR="002A64AB" w:rsidRDefault="002A64AB" w:rsidP="00E0193C">
      <w:pPr>
        <w:pStyle w:val="TezMetni15Satr"/>
        <w:numPr>
          <w:ilvl w:val="0"/>
          <w:numId w:val="7"/>
        </w:numPr>
      </w:pPr>
      <w:proofErr w:type="spellStart"/>
      <w:r>
        <w:t>Tbl_pozisyon</w:t>
      </w:r>
      <w:proofErr w:type="spellEnd"/>
    </w:p>
    <w:p w14:paraId="204B27E2" w14:textId="426DB254" w:rsidR="002A64AB" w:rsidRDefault="002A64AB" w:rsidP="002A64AB">
      <w:pPr>
        <w:pStyle w:val="TezMetni15Satr"/>
        <w:numPr>
          <w:ilvl w:val="0"/>
          <w:numId w:val="7"/>
        </w:numPr>
      </w:pPr>
      <w:proofErr w:type="spellStart"/>
      <w:r>
        <w:t>Tbl_ziyaretciprofil</w:t>
      </w:r>
      <w:proofErr w:type="spellEnd"/>
    </w:p>
    <w:p w14:paraId="2FE1AD4F" w14:textId="77777777" w:rsidR="002A64AB" w:rsidRDefault="002A64AB" w:rsidP="002A64AB">
      <w:pPr>
        <w:pStyle w:val="TezMetni15Satr"/>
      </w:pPr>
    </w:p>
    <w:p w14:paraId="63577DD7" w14:textId="77777777" w:rsidR="002A64AB" w:rsidRDefault="002A64AB" w:rsidP="002A64AB">
      <w:pPr>
        <w:pStyle w:val="TezMetni15Satr"/>
      </w:pPr>
    </w:p>
    <w:p w14:paraId="2E8394DF" w14:textId="727808CC" w:rsidR="002A64AB" w:rsidRDefault="002A64AB" w:rsidP="002A64AB">
      <w:pPr>
        <w:pStyle w:val="TezMetni15Satr"/>
      </w:pPr>
      <w:r>
        <w:t xml:space="preserve">İl ilce semt mahalle olarak güncel veriler </w:t>
      </w:r>
      <w:proofErr w:type="spellStart"/>
      <w:r>
        <w:t>ptt</w:t>
      </w:r>
      <w:proofErr w:type="spellEnd"/>
      <w:r>
        <w:t xml:space="preserve"> </w:t>
      </w:r>
      <w:proofErr w:type="spellStart"/>
      <w:r>
        <w:t>nin</w:t>
      </w:r>
      <w:proofErr w:type="spellEnd"/>
      <w:r>
        <w:t xml:space="preserve"> yayımlandığı </w:t>
      </w:r>
      <w:proofErr w:type="spellStart"/>
      <w:r>
        <w:t>database</w:t>
      </w:r>
      <w:proofErr w:type="spellEnd"/>
      <w:r>
        <w:t xml:space="preserve"> verileri kullanılıyor.</w:t>
      </w:r>
    </w:p>
    <w:p w14:paraId="3C48E779" w14:textId="3474098D" w:rsidR="003F211D" w:rsidRDefault="00BF05DA" w:rsidP="003F211D">
      <w:pPr>
        <w:pStyle w:val="TezMetni15Satr"/>
        <w:ind w:firstLine="0"/>
      </w:pPr>
      <w:r>
        <w:rPr>
          <w:noProof/>
        </w:rPr>
        <w:drawing>
          <wp:inline distT="0" distB="0" distL="0" distR="0" wp14:anchorId="10AD5A30" wp14:editId="06423190">
            <wp:extent cx="5391150" cy="5064760"/>
            <wp:effectExtent l="0" t="0" r="0" b="254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1150" cy="5064760"/>
                    </a:xfrm>
                    <a:prstGeom prst="rect">
                      <a:avLst/>
                    </a:prstGeom>
                    <a:noFill/>
                    <a:ln>
                      <a:noFill/>
                    </a:ln>
                  </pic:spPr>
                </pic:pic>
              </a:graphicData>
            </a:graphic>
          </wp:inline>
        </w:drawing>
      </w:r>
    </w:p>
    <w:p w14:paraId="7A733805" w14:textId="13F46C04" w:rsidR="003F211D" w:rsidRDefault="003F211D" w:rsidP="00F03354">
      <w:pPr>
        <w:pStyle w:val="TezMetni15Satr"/>
        <w:ind w:firstLine="0"/>
        <w:jc w:val="center"/>
      </w:pPr>
      <w:r w:rsidRPr="003F211D">
        <w:rPr>
          <w:b/>
        </w:rPr>
        <w:t xml:space="preserve">Şekil </w:t>
      </w:r>
      <w:proofErr w:type="gramStart"/>
      <w:r w:rsidRPr="003F211D">
        <w:rPr>
          <w:b/>
        </w:rPr>
        <w:t>1.2</w:t>
      </w:r>
      <w:proofErr w:type="gramEnd"/>
      <w:r w:rsidRPr="003F211D">
        <w:rPr>
          <w:b/>
        </w:rPr>
        <w:t>:</w:t>
      </w:r>
      <w:r>
        <w:rPr>
          <w:b/>
        </w:rPr>
        <w:t xml:space="preserve"> </w:t>
      </w:r>
      <w:r w:rsidR="00E245B7">
        <w:t>Database Er Diyagram</w:t>
      </w:r>
    </w:p>
    <w:p w14:paraId="5838BE96" w14:textId="77777777" w:rsidR="00E245B7" w:rsidRDefault="00E245B7" w:rsidP="003F211D">
      <w:pPr>
        <w:pStyle w:val="TezMetni15Satr"/>
        <w:ind w:firstLine="0"/>
      </w:pPr>
    </w:p>
    <w:p w14:paraId="22E0A208" w14:textId="7CBB05C2" w:rsidR="00E245B7" w:rsidRPr="003F211D" w:rsidRDefault="00E245B7" w:rsidP="003F211D">
      <w:pPr>
        <w:pStyle w:val="TezMetni15Satr"/>
        <w:ind w:firstLine="0"/>
      </w:pPr>
      <w:r>
        <w:t xml:space="preserve">Fuar projesinin </w:t>
      </w:r>
      <w:proofErr w:type="spellStart"/>
      <w:r>
        <w:t>şuanki</w:t>
      </w:r>
      <w:proofErr w:type="spellEnd"/>
      <w:r>
        <w:t xml:space="preserve"> güncel </w:t>
      </w:r>
      <w:proofErr w:type="spellStart"/>
      <w:r>
        <w:t>database</w:t>
      </w:r>
      <w:proofErr w:type="spellEnd"/>
      <w:r>
        <w:t xml:space="preserve"> diyagramı şekil </w:t>
      </w:r>
      <w:proofErr w:type="gramStart"/>
      <w:r>
        <w:t>1.2</w:t>
      </w:r>
      <w:proofErr w:type="gramEnd"/>
      <w:r>
        <w:t xml:space="preserve"> deki gibidir.</w:t>
      </w:r>
    </w:p>
    <w:p w14:paraId="0E7F14AD" w14:textId="77777777" w:rsidR="003F211D" w:rsidRDefault="003F211D" w:rsidP="002A64AB">
      <w:pPr>
        <w:pStyle w:val="TezMetni15Satr"/>
      </w:pPr>
    </w:p>
    <w:p w14:paraId="63B44F5D" w14:textId="33576E6A" w:rsidR="002A64AB" w:rsidRDefault="001E1293" w:rsidP="002A64AB">
      <w:pPr>
        <w:pStyle w:val="TezMetni15Satr"/>
      </w:pPr>
      <w:r>
        <w:t>ASP.NET</w:t>
      </w:r>
      <w:r w:rsidR="002A64AB">
        <w:t xml:space="preserve"> projesi </w:t>
      </w:r>
      <w:r>
        <w:t>MVC</w:t>
      </w:r>
      <w:r w:rsidR="002A64AB">
        <w:t xml:space="preserve"> yapısına uygun olarak hazırlanmıştır.</w:t>
      </w:r>
    </w:p>
    <w:p w14:paraId="17559CEC" w14:textId="22FC60D1" w:rsidR="002A64AB" w:rsidRDefault="001E1293" w:rsidP="00F03354">
      <w:pPr>
        <w:pStyle w:val="TezMetni15Satr"/>
        <w:jc w:val="center"/>
      </w:pPr>
      <w:r>
        <w:rPr>
          <w:noProof/>
        </w:rPr>
        <w:lastRenderedPageBreak/>
        <w:drawing>
          <wp:inline distT="0" distB="0" distL="0" distR="0" wp14:anchorId="471B02EC" wp14:editId="3B84600B">
            <wp:extent cx="5399405" cy="2927350"/>
            <wp:effectExtent l="0" t="0" r="0" b="635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2927350"/>
                    </a:xfrm>
                    <a:prstGeom prst="rect">
                      <a:avLst/>
                    </a:prstGeom>
                  </pic:spPr>
                </pic:pic>
              </a:graphicData>
            </a:graphic>
          </wp:inline>
        </w:drawing>
      </w:r>
    </w:p>
    <w:p w14:paraId="1801AE8E" w14:textId="2702331E" w:rsidR="002A64AB" w:rsidRDefault="002A64AB" w:rsidP="002A64AB">
      <w:pPr>
        <w:pStyle w:val="TezMetni15Satr"/>
      </w:pPr>
    </w:p>
    <w:p w14:paraId="12BA6285" w14:textId="7605BD53" w:rsidR="002A64AB" w:rsidRDefault="003F211D" w:rsidP="00F03354">
      <w:pPr>
        <w:pStyle w:val="TezMetni15Satr"/>
        <w:jc w:val="center"/>
      </w:pPr>
      <w:r>
        <w:rPr>
          <w:b/>
        </w:rPr>
        <w:t>Şekil 1.</w:t>
      </w:r>
      <w:proofErr w:type="gramStart"/>
      <w:r>
        <w:rPr>
          <w:b/>
        </w:rPr>
        <w:t>3</w:t>
      </w:r>
      <w:r w:rsidR="002A64AB" w:rsidRPr="004C01AB">
        <w:rPr>
          <w:b/>
        </w:rPr>
        <w:t xml:space="preserve"> :</w:t>
      </w:r>
      <w:r w:rsidR="002A64AB">
        <w:t xml:space="preserve"> </w:t>
      </w:r>
      <w:r w:rsidR="001E1293">
        <w:t>Visual</w:t>
      </w:r>
      <w:proofErr w:type="gramEnd"/>
      <w:r w:rsidR="001E1293">
        <w:t xml:space="preserve"> </w:t>
      </w:r>
      <w:proofErr w:type="spellStart"/>
      <w:r w:rsidR="001E1293">
        <w:t>Studio</w:t>
      </w:r>
      <w:proofErr w:type="spellEnd"/>
      <w:r w:rsidR="004C01AB">
        <w:t xml:space="preserve"> </w:t>
      </w:r>
      <w:r w:rsidR="001E1293">
        <w:t xml:space="preserve">2017 </w:t>
      </w:r>
      <w:r w:rsidR="004C01AB">
        <w:t>çalışma ortamı</w:t>
      </w:r>
    </w:p>
    <w:p w14:paraId="05CC4C21" w14:textId="77777777" w:rsidR="004C01AB" w:rsidRDefault="004C01AB" w:rsidP="002A64AB">
      <w:pPr>
        <w:pStyle w:val="TezMetni15Satr"/>
      </w:pPr>
    </w:p>
    <w:p w14:paraId="0991522D" w14:textId="553D12AF" w:rsidR="004C01AB" w:rsidRDefault="004C01AB" w:rsidP="00A91403">
      <w:pPr>
        <w:pStyle w:val="TezMetni15Satr"/>
      </w:pPr>
      <w:r>
        <w:t xml:space="preserve">Tüm kodlama aşamaları Şekil1.2 de gösterilen </w:t>
      </w:r>
      <w:r w:rsidR="001E1293">
        <w:t xml:space="preserve">Visual </w:t>
      </w:r>
      <w:proofErr w:type="spellStart"/>
      <w:r w:rsidR="001E1293">
        <w:t>Studio</w:t>
      </w:r>
      <w:proofErr w:type="spellEnd"/>
      <w:r w:rsidR="001E1293">
        <w:t xml:space="preserve"> 2017 </w:t>
      </w:r>
      <w:r>
        <w:t>isimle ide de yapılmaktadır.</w:t>
      </w:r>
    </w:p>
    <w:p w14:paraId="4EACBC6D" w14:textId="77777777" w:rsidR="004C01AB" w:rsidRDefault="004C01AB" w:rsidP="002A64AB">
      <w:pPr>
        <w:pStyle w:val="TezMetni15Satr"/>
      </w:pPr>
    </w:p>
    <w:p w14:paraId="25215284" w14:textId="50FCB906" w:rsidR="004C01AB" w:rsidRDefault="004C01AB" w:rsidP="001E1293">
      <w:pPr>
        <w:pStyle w:val="TezMetni15Satr"/>
        <w:ind w:firstLine="0"/>
      </w:pPr>
      <w:r>
        <w:t xml:space="preserve">Projenin </w:t>
      </w:r>
      <w:proofErr w:type="spellStart"/>
      <w:r>
        <w:t>back-end</w:t>
      </w:r>
      <w:proofErr w:type="spellEnd"/>
      <w:r>
        <w:t xml:space="preserve"> kısmı </w:t>
      </w:r>
      <w:r w:rsidR="001E1293">
        <w:t>6</w:t>
      </w:r>
      <w:r>
        <w:t xml:space="preserve"> parçaya ayrılmıştır;</w:t>
      </w:r>
    </w:p>
    <w:p w14:paraId="0A52F47F" w14:textId="7F08C4A6" w:rsidR="001E1293" w:rsidRDefault="001E1293" w:rsidP="001E1293">
      <w:pPr>
        <w:pStyle w:val="TezMetni15Satr"/>
        <w:numPr>
          <w:ilvl w:val="0"/>
          <w:numId w:val="10"/>
        </w:numPr>
      </w:pPr>
      <w:proofErr w:type="spellStart"/>
      <w:r>
        <w:t>BasinController</w:t>
      </w:r>
      <w:proofErr w:type="spellEnd"/>
      <w:r>
        <w:t xml:space="preserve"> olarak </w:t>
      </w:r>
      <w:proofErr w:type="spellStart"/>
      <w:r>
        <w:t>isimlerndirilen</w:t>
      </w:r>
      <w:proofErr w:type="spellEnd"/>
      <w:r>
        <w:t xml:space="preserve"> kontrol yapısı basın rolündeki kişilerin yönetildiği Controller modelidir.</w:t>
      </w:r>
    </w:p>
    <w:p w14:paraId="2BB2A24A" w14:textId="0A25CC10" w:rsidR="001E1293" w:rsidRDefault="001E1293" w:rsidP="001E1293">
      <w:pPr>
        <w:pStyle w:val="TezMetni15Satr"/>
        <w:numPr>
          <w:ilvl w:val="0"/>
          <w:numId w:val="10"/>
        </w:numPr>
      </w:pPr>
      <w:proofErr w:type="spellStart"/>
      <w:r>
        <w:t>HomeController</w:t>
      </w:r>
      <w:proofErr w:type="spellEnd"/>
      <w:r>
        <w:t xml:space="preserve"> tüm </w:t>
      </w:r>
      <w:proofErr w:type="spellStart"/>
      <w:r>
        <w:t>userların</w:t>
      </w:r>
      <w:proofErr w:type="spellEnd"/>
      <w:r>
        <w:t xml:space="preserve"> veya </w:t>
      </w:r>
      <w:proofErr w:type="spellStart"/>
      <w:r>
        <w:t>user</w:t>
      </w:r>
      <w:proofErr w:type="spellEnd"/>
      <w:r>
        <w:t xml:space="preserve"> olmayan ortak olarak işlendiği bölümdür.</w:t>
      </w:r>
    </w:p>
    <w:p w14:paraId="0E6D175C" w14:textId="0B922F2C" w:rsidR="001E1293" w:rsidRDefault="001E1293" w:rsidP="001E1293">
      <w:pPr>
        <w:pStyle w:val="TezMetni15Satr"/>
        <w:numPr>
          <w:ilvl w:val="0"/>
          <w:numId w:val="10"/>
        </w:numPr>
      </w:pPr>
      <w:proofErr w:type="spellStart"/>
      <w:r>
        <w:t>KatilimciController</w:t>
      </w:r>
      <w:proofErr w:type="spellEnd"/>
      <w:r>
        <w:t xml:space="preserve"> fuarlara katılımcı olarak kayıt yaptıran kişilerin yönetildiği kontrol yapısıdır.</w:t>
      </w:r>
    </w:p>
    <w:p w14:paraId="649F654D" w14:textId="683B8324" w:rsidR="001E1293" w:rsidRDefault="001E1293" w:rsidP="001E1293">
      <w:pPr>
        <w:pStyle w:val="TezMetni15Satr"/>
        <w:numPr>
          <w:ilvl w:val="0"/>
          <w:numId w:val="10"/>
        </w:numPr>
      </w:pPr>
      <w:proofErr w:type="spellStart"/>
      <w:r>
        <w:t>OrganizatorController</w:t>
      </w:r>
      <w:proofErr w:type="spellEnd"/>
      <w:r>
        <w:t xml:space="preserve"> fuar sistemine organizatör firma olarak kayıt yaptıran kişilerin yönetildiği kontrol yapısıdır.</w:t>
      </w:r>
    </w:p>
    <w:p w14:paraId="5F47A513" w14:textId="3BFBBAEE" w:rsidR="001E1293" w:rsidRDefault="001E1293" w:rsidP="001E1293">
      <w:pPr>
        <w:pStyle w:val="TezMetni15Satr"/>
        <w:numPr>
          <w:ilvl w:val="0"/>
          <w:numId w:val="10"/>
        </w:numPr>
      </w:pPr>
      <w:proofErr w:type="spellStart"/>
      <w:r>
        <w:t>YonetimController</w:t>
      </w:r>
      <w:proofErr w:type="spellEnd"/>
      <w:r>
        <w:t xml:space="preserve"> fuar sistemine yönetici olarak kayıt yaptıran kişilerin yönetildiği kontrol yapısıdır.</w:t>
      </w:r>
    </w:p>
    <w:p w14:paraId="2C9DEAFF" w14:textId="0FC6DD73" w:rsidR="001E1293" w:rsidRDefault="001E1293" w:rsidP="001E1293">
      <w:pPr>
        <w:pStyle w:val="TezMetni15Satr"/>
        <w:numPr>
          <w:ilvl w:val="0"/>
          <w:numId w:val="10"/>
        </w:numPr>
      </w:pPr>
      <w:proofErr w:type="spellStart"/>
      <w:r>
        <w:t>ZiyaretciController</w:t>
      </w:r>
      <w:proofErr w:type="spellEnd"/>
      <w:r>
        <w:t xml:space="preserve"> fuar sistemine ziyaretçi rolünde kayıt yaptıranların kişilerin yönetildiği kontrol yapısıdır.</w:t>
      </w:r>
    </w:p>
    <w:p w14:paraId="396061CB" w14:textId="77777777" w:rsidR="004C01AB" w:rsidRDefault="004C01AB" w:rsidP="004C01AB">
      <w:pPr>
        <w:pStyle w:val="TezMetni15Satr"/>
      </w:pPr>
    </w:p>
    <w:p w14:paraId="419483DC" w14:textId="58CFD2C9" w:rsidR="004C01AB" w:rsidRDefault="004C01AB" w:rsidP="00A91403">
      <w:pPr>
        <w:pStyle w:val="TezMetni15Satr"/>
        <w:ind w:firstLine="360"/>
        <w:jc w:val="left"/>
      </w:pPr>
      <w:r>
        <w:t>Projenin Front-</w:t>
      </w:r>
      <w:proofErr w:type="spellStart"/>
      <w:r>
        <w:t>end</w:t>
      </w:r>
      <w:proofErr w:type="spellEnd"/>
      <w:r>
        <w:t xml:space="preserve"> kısmı da </w:t>
      </w:r>
      <w:r w:rsidR="001E1293">
        <w:t xml:space="preserve">her kullanıcı türü için ayrı bir </w:t>
      </w:r>
      <w:proofErr w:type="spellStart"/>
      <w:r w:rsidR="001E1293">
        <w:t>view</w:t>
      </w:r>
      <w:proofErr w:type="spellEnd"/>
      <w:r w:rsidR="001E1293">
        <w:t xml:space="preserve"> tanımlanmıştır. Ortak kullanımlar için </w:t>
      </w:r>
      <w:proofErr w:type="spellStart"/>
      <w:r w:rsidR="001E1293">
        <w:t>shared</w:t>
      </w:r>
      <w:proofErr w:type="spellEnd"/>
      <w:r w:rsidR="001E1293">
        <w:t xml:space="preserve"> klasörü kullanılmıştır</w:t>
      </w:r>
      <w:r>
        <w:t xml:space="preserve"> şekil </w:t>
      </w:r>
      <w:proofErr w:type="gramStart"/>
      <w:r>
        <w:t>1.3</w:t>
      </w:r>
      <w:proofErr w:type="gramEnd"/>
      <w:r>
        <w:t xml:space="preserve"> de gösterilmektedir.</w:t>
      </w:r>
    </w:p>
    <w:p w14:paraId="39BD3D23" w14:textId="77777777" w:rsidR="004C01AB" w:rsidRDefault="004C01AB" w:rsidP="004C01AB">
      <w:pPr>
        <w:pStyle w:val="TezMetni15Satr"/>
        <w:ind w:firstLine="0"/>
        <w:jc w:val="left"/>
      </w:pPr>
    </w:p>
    <w:p w14:paraId="2EDE3797" w14:textId="7B9061FA" w:rsidR="00FB552F" w:rsidRDefault="001E1293" w:rsidP="00F03354">
      <w:pPr>
        <w:pStyle w:val="TezMetni15Satr"/>
        <w:ind w:firstLine="0"/>
        <w:jc w:val="center"/>
        <w:rPr>
          <w:b/>
        </w:rPr>
      </w:pPr>
      <w:r>
        <w:rPr>
          <w:noProof/>
        </w:rPr>
        <w:drawing>
          <wp:inline distT="0" distB="0" distL="0" distR="0" wp14:anchorId="77927AA9" wp14:editId="73EAD6D3">
            <wp:extent cx="1600200" cy="1841500"/>
            <wp:effectExtent l="0" t="0" r="0" b="635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17295" cy="1861173"/>
                    </a:xfrm>
                    <a:prstGeom prst="rect">
                      <a:avLst/>
                    </a:prstGeom>
                  </pic:spPr>
                </pic:pic>
              </a:graphicData>
            </a:graphic>
          </wp:inline>
        </w:drawing>
      </w:r>
    </w:p>
    <w:p w14:paraId="22271BA5" w14:textId="14A475C1" w:rsidR="00FB552F" w:rsidRDefault="003F211D" w:rsidP="00F03354">
      <w:pPr>
        <w:pStyle w:val="TezMetni15Satr"/>
        <w:ind w:firstLine="0"/>
        <w:jc w:val="center"/>
      </w:pPr>
      <w:r>
        <w:rPr>
          <w:b/>
        </w:rPr>
        <w:t>Şekil 1.</w:t>
      </w:r>
      <w:proofErr w:type="gramStart"/>
      <w:r>
        <w:rPr>
          <w:b/>
        </w:rPr>
        <w:t>4</w:t>
      </w:r>
      <w:r w:rsidR="00FB552F" w:rsidRPr="004C01AB">
        <w:rPr>
          <w:b/>
        </w:rPr>
        <w:t xml:space="preserve"> : </w:t>
      </w:r>
      <w:r w:rsidR="00FB552F">
        <w:t>Projenin</w:t>
      </w:r>
      <w:proofErr w:type="gramEnd"/>
      <w:r w:rsidR="00FB552F">
        <w:t xml:space="preserve"> Front-</w:t>
      </w:r>
      <w:proofErr w:type="spellStart"/>
      <w:r w:rsidR="00FB552F">
        <w:t>end</w:t>
      </w:r>
      <w:proofErr w:type="spellEnd"/>
      <w:r w:rsidR="00FB552F">
        <w:t xml:space="preserve"> kısmındaki geliştirmeler.</w:t>
      </w:r>
    </w:p>
    <w:p w14:paraId="7DB72804" w14:textId="489EF186" w:rsidR="00FB552F" w:rsidRDefault="001E1293" w:rsidP="004C01AB">
      <w:pPr>
        <w:pStyle w:val="TezMetni15Satr"/>
        <w:ind w:firstLine="0"/>
        <w:jc w:val="left"/>
      </w:pPr>
      <w:r>
        <w:rPr>
          <w:noProof/>
        </w:rPr>
        <w:drawing>
          <wp:inline distT="0" distB="0" distL="0" distR="0" wp14:anchorId="431E1730" wp14:editId="2E4FDB5B">
            <wp:extent cx="5391150" cy="6372225"/>
            <wp:effectExtent l="0" t="0" r="0" b="952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1150" cy="6372225"/>
                    </a:xfrm>
                    <a:prstGeom prst="rect">
                      <a:avLst/>
                    </a:prstGeom>
                    <a:noFill/>
                    <a:ln>
                      <a:noFill/>
                    </a:ln>
                  </pic:spPr>
                </pic:pic>
              </a:graphicData>
            </a:graphic>
          </wp:inline>
        </w:drawing>
      </w:r>
    </w:p>
    <w:p w14:paraId="095B2001" w14:textId="5A450A3A" w:rsidR="002A64AB" w:rsidRPr="003A0A15" w:rsidRDefault="003F211D" w:rsidP="00F03354">
      <w:pPr>
        <w:pStyle w:val="TezMetni15Satr"/>
        <w:ind w:firstLine="0"/>
        <w:jc w:val="center"/>
      </w:pPr>
      <w:r>
        <w:rPr>
          <w:b/>
        </w:rPr>
        <w:lastRenderedPageBreak/>
        <w:t>Şekil 1.</w:t>
      </w:r>
      <w:proofErr w:type="gramStart"/>
      <w:r>
        <w:rPr>
          <w:b/>
        </w:rPr>
        <w:t>5</w:t>
      </w:r>
      <w:r w:rsidR="004C01AB" w:rsidRPr="004C01AB">
        <w:rPr>
          <w:b/>
        </w:rPr>
        <w:t xml:space="preserve"> : </w:t>
      </w:r>
      <w:proofErr w:type="spellStart"/>
      <w:r w:rsidR="00FB552F">
        <w:t>MainController</w:t>
      </w:r>
      <w:proofErr w:type="spellEnd"/>
      <w:proofErr w:type="gramEnd"/>
      <w:r w:rsidR="00FB552F">
        <w:t xml:space="preserve"> </w:t>
      </w:r>
      <w:proofErr w:type="spellStart"/>
      <w:r w:rsidR="00FB552F">
        <w:t>login</w:t>
      </w:r>
      <w:proofErr w:type="spellEnd"/>
      <w:r w:rsidR="00FB552F">
        <w:t xml:space="preserve"> işlemleri</w:t>
      </w:r>
    </w:p>
    <w:p w14:paraId="0C5445AD" w14:textId="77777777" w:rsidR="002A64AB" w:rsidRDefault="002A64AB" w:rsidP="002A64AB">
      <w:pPr>
        <w:pStyle w:val="TezMetni15Satr"/>
      </w:pPr>
    </w:p>
    <w:p w14:paraId="2831F235" w14:textId="1D056511" w:rsidR="00FB552F" w:rsidRDefault="00FB552F" w:rsidP="00A91403">
      <w:pPr>
        <w:pStyle w:val="TezMetni15Satr"/>
        <w:ind w:firstLine="720"/>
        <w:jc w:val="left"/>
      </w:pPr>
      <w:r>
        <w:t xml:space="preserve">Örnek olarak bir kullanıcının sisteme </w:t>
      </w:r>
      <w:proofErr w:type="spellStart"/>
      <w:r>
        <w:t>login</w:t>
      </w:r>
      <w:proofErr w:type="spellEnd"/>
      <w:r>
        <w:t xml:space="preserve"> olabilmesi için yazılan kodlar şekil </w:t>
      </w:r>
      <w:proofErr w:type="gramStart"/>
      <w:r>
        <w:t>1.4</w:t>
      </w:r>
      <w:proofErr w:type="gramEnd"/>
      <w:r>
        <w:t xml:space="preserve"> de görülmektedir. Burada kullanıcı siteadresi.com/</w:t>
      </w:r>
      <w:r w:rsidR="00F03354" w:rsidRPr="00F03354">
        <w:t xml:space="preserve"> Home/</w:t>
      </w:r>
      <w:proofErr w:type="spellStart"/>
      <w:r w:rsidR="00F03354" w:rsidRPr="00F03354">
        <w:t>GirisYap</w:t>
      </w:r>
      <w:proofErr w:type="spellEnd"/>
      <w:r w:rsidR="00F03354" w:rsidRPr="00F03354">
        <w:t xml:space="preserve"> </w:t>
      </w:r>
      <w:r>
        <w:t xml:space="preserve">şeklinde bir istekte bulunduğunda </w:t>
      </w:r>
      <w:proofErr w:type="spellStart"/>
      <w:r>
        <w:t>get</w:t>
      </w:r>
      <w:proofErr w:type="spellEnd"/>
      <w:r>
        <w:t xml:space="preserve"> </w:t>
      </w:r>
      <w:proofErr w:type="spellStart"/>
      <w:r>
        <w:t>methodu</w:t>
      </w:r>
      <w:proofErr w:type="spellEnd"/>
      <w:r>
        <w:t xml:space="preserve"> içerisindeki fonksiyon çalışır. </w:t>
      </w:r>
      <w:proofErr w:type="spellStart"/>
      <w:r>
        <w:t>Mvc</w:t>
      </w:r>
      <w:proofErr w:type="spellEnd"/>
      <w:r>
        <w:t xml:space="preserve"> yapısında bulunan model tanımlanır.</w:t>
      </w:r>
    </w:p>
    <w:p w14:paraId="5D81670B" w14:textId="0ADF2BA2" w:rsidR="00FB552F" w:rsidRDefault="00F03354" w:rsidP="00FB552F">
      <w:pPr>
        <w:pStyle w:val="TezMetni15Satr"/>
        <w:ind w:firstLine="0"/>
        <w:jc w:val="left"/>
      </w:pPr>
      <w:r>
        <w:rPr>
          <w:noProof/>
        </w:rPr>
        <w:drawing>
          <wp:inline distT="0" distB="0" distL="0" distR="0" wp14:anchorId="2E99AEFC" wp14:editId="287E69EB">
            <wp:extent cx="5399405" cy="2828290"/>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2828290"/>
                    </a:xfrm>
                    <a:prstGeom prst="rect">
                      <a:avLst/>
                    </a:prstGeom>
                  </pic:spPr>
                </pic:pic>
              </a:graphicData>
            </a:graphic>
          </wp:inline>
        </w:drawing>
      </w:r>
    </w:p>
    <w:p w14:paraId="612AF818" w14:textId="749CA6BA" w:rsidR="00FB552F" w:rsidRDefault="003F211D" w:rsidP="00F03354">
      <w:pPr>
        <w:pStyle w:val="TezMetni15Satr"/>
        <w:ind w:firstLine="0"/>
        <w:jc w:val="center"/>
      </w:pPr>
      <w:r>
        <w:rPr>
          <w:b/>
        </w:rPr>
        <w:t>Şekil 1.</w:t>
      </w:r>
      <w:proofErr w:type="gramStart"/>
      <w:r>
        <w:rPr>
          <w:b/>
        </w:rPr>
        <w:t>6</w:t>
      </w:r>
      <w:r w:rsidR="00FB552F" w:rsidRPr="00FB552F">
        <w:rPr>
          <w:b/>
        </w:rPr>
        <w:t xml:space="preserve"> :</w:t>
      </w:r>
      <w:r w:rsidR="00FB552F">
        <w:t xml:space="preserve"> Kullanıcı</w:t>
      </w:r>
      <w:proofErr w:type="gramEnd"/>
      <w:r w:rsidR="00FB552F">
        <w:t xml:space="preserve"> giriş sayfası</w:t>
      </w:r>
    </w:p>
    <w:p w14:paraId="6F4385F1" w14:textId="77777777" w:rsidR="00FB552F" w:rsidRDefault="00FB552F" w:rsidP="00FB552F">
      <w:pPr>
        <w:pStyle w:val="TezMetni15Satr"/>
        <w:ind w:firstLine="0"/>
        <w:jc w:val="left"/>
      </w:pPr>
    </w:p>
    <w:p w14:paraId="0C766EC2" w14:textId="77777777" w:rsidR="00FB552F" w:rsidRDefault="00FB552F" w:rsidP="00FB552F">
      <w:pPr>
        <w:pStyle w:val="TezMetni15Satr"/>
        <w:ind w:firstLine="0"/>
        <w:jc w:val="left"/>
      </w:pPr>
    </w:p>
    <w:p w14:paraId="3683B3DC" w14:textId="6865425F" w:rsidR="00B10E94" w:rsidRDefault="00FB552F" w:rsidP="00A91403">
      <w:pPr>
        <w:pStyle w:val="TezMetni15Satr"/>
        <w:ind w:firstLine="720"/>
        <w:jc w:val="left"/>
      </w:pPr>
      <w:r>
        <w:t xml:space="preserve">Kullanıcı şekil </w:t>
      </w:r>
      <w:proofErr w:type="gramStart"/>
      <w:r>
        <w:t>1.5</w:t>
      </w:r>
      <w:proofErr w:type="gramEnd"/>
      <w:r>
        <w:t xml:space="preserve"> deki resimdeki alanlara </w:t>
      </w:r>
      <w:r w:rsidR="00F03354">
        <w:t xml:space="preserve">kullanıcı adı </w:t>
      </w:r>
      <w:r w:rsidR="00B10E94">
        <w:t xml:space="preserve">ve şifresi </w:t>
      </w:r>
      <w:proofErr w:type="spellStart"/>
      <w:r w:rsidR="00F03354">
        <w:t>ni</w:t>
      </w:r>
      <w:proofErr w:type="spellEnd"/>
      <w:r w:rsidR="00F03354">
        <w:t xml:space="preserve"> yazdıktan sonra</w:t>
      </w:r>
      <w:r w:rsidR="00B10E94">
        <w:t xml:space="preserve"> giriş yap dediğinde Şekil 1.</w:t>
      </w:r>
      <w:r w:rsidR="00F03354">
        <w:t>5</w:t>
      </w:r>
      <w:r w:rsidR="00B10E94">
        <w:t xml:space="preserve"> deki post </w:t>
      </w:r>
      <w:proofErr w:type="spellStart"/>
      <w:r w:rsidR="00B10E94">
        <w:t>mappingde</w:t>
      </w:r>
      <w:proofErr w:type="spellEnd"/>
      <w:r w:rsidR="00B10E94">
        <w:t xml:space="preserve"> bulunan fonksiyonunu </w:t>
      </w:r>
      <w:proofErr w:type="spellStart"/>
      <w:r w:rsidR="00B10E94">
        <w:t>çalıştrırır</w:t>
      </w:r>
      <w:proofErr w:type="spellEnd"/>
      <w:r w:rsidR="00B10E94">
        <w:t xml:space="preserve">. Fonksiyonda alınan </w:t>
      </w:r>
      <w:r w:rsidR="00F03354">
        <w:t>kullanıcı adı</w:t>
      </w:r>
      <w:r w:rsidR="00B10E94">
        <w:t xml:space="preserve"> ve şifre </w:t>
      </w:r>
      <w:proofErr w:type="spellStart"/>
      <w:r w:rsidR="00B10E94">
        <w:t>yi</w:t>
      </w:r>
      <w:proofErr w:type="spellEnd"/>
      <w:r w:rsidR="00B10E94">
        <w:t xml:space="preserve"> </w:t>
      </w:r>
      <w:proofErr w:type="spellStart"/>
      <w:r w:rsidR="00B10E94">
        <w:t>veritabanında</w:t>
      </w:r>
      <w:proofErr w:type="spellEnd"/>
      <w:r w:rsidR="00B10E94">
        <w:t xml:space="preserve"> karşılaştırmadan önce md5 olarak şifreleyerek karşılaştırılır şifreler </w:t>
      </w:r>
      <w:proofErr w:type="spellStart"/>
      <w:r w:rsidR="00B10E94">
        <w:t>veritabanında</w:t>
      </w:r>
      <w:proofErr w:type="spellEnd"/>
      <w:r w:rsidR="00B10E94">
        <w:t xml:space="preserve"> md5 şifreli halleri tutulur. Kullanıcı mail ve şifresi </w:t>
      </w:r>
      <w:proofErr w:type="spellStart"/>
      <w:r w:rsidR="00B10E94">
        <w:t>veritanında</w:t>
      </w:r>
      <w:proofErr w:type="spellEnd"/>
      <w:r w:rsidR="00B10E94">
        <w:t xml:space="preserve"> eşleşirse kullanıcı </w:t>
      </w:r>
      <w:proofErr w:type="spellStart"/>
      <w:r w:rsidR="00B10E94">
        <w:t>admin</w:t>
      </w:r>
      <w:proofErr w:type="spellEnd"/>
      <w:r w:rsidR="00B10E94">
        <w:t>/</w:t>
      </w:r>
      <w:proofErr w:type="spellStart"/>
      <w:r w:rsidR="00B10E94">
        <w:t>anasayfa</w:t>
      </w:r>
      <w:proofErr w:type="spellEnd"/>
      <w:r w:rsidR="00B10E94">
        <w:t xml:space="preserve"> sayfasına yollanır herhangi bir hata ile karşılaşılırsa </w:t>
      </w:r>
      <w:proofErr w:type="spellStart"/>
      <w:r w:rsidR="00B10E94">
        <w:t>anasayfaya</w:t>
      </w:r>
      <w:proofErr w:type="spellEnd"/>
      <w:r w:rsidR="00B10E94">
        <w:t xml:space="preserve"> yönlendirilir. Bu tarzda </w:t>
      </w:r>
      <w:proofErr w:type="spellStart"/>
      <w:r w:rsidR="00B10E94">
        <w:t>get</w:t>
      </w:r>
      <w:proofErr w:type="spellEnd"/>
      <w:r w:rsidR="00B10E94">
        <w:t xml:space="preserve"> post </w:t>
      </w:r>
      <w:proofErr w:type="spellStart"/>
      <w:r w:rsidR="00B10E94">
        <w:t>mapping</w:t>
      </w:r>
      <w:proofErr w:type="spellEnd"/>
      <w:r w:rsidR="00B10E94">
        <w:t xml:space="preserve"> olayları kullanılarak </w:t>
      </w:r>
      <w:proofErr w:type="spellStart"/>
      <w:r w:rsidR="00B10E94">
        <w:t>veritabanı</w:t>
      </w:r>
      <w:proofErr w:type="spellEnd"/>
      <w:r w:rsidR="00B10E94">
        <w:t xml:space="preserve"> işlemleri </w:t>
      </w:r>
      <w:proofErr w:type="spellStart"/>
      <w:r w:rsidR="00B10E94">
        <w:t>yapıl</w:t>
      </w:r>
      <w:r w:rsidR="00F03354">
        <w:t>ılır</w:t>
      </w:r>
      <w:proofErr w:type="spellEnd"/>
      <w:r w:rsidR="00F03354">
        <w:t>.</w:t>
      </w:r>
    </w:p>
    <w:p w14:paraId="7D35CD89" w14:textId="77777777" w:rsidR="00FF4A40" w:rsidRDefault="00FF4A40" w:rsidP="00A91403">
      <w:pPr>
        <w:pStyle w:val="TezMetni15Satr"/>
        <w:ind w:firstLine="720"/>
        <w:jc w:val="left"/>
      </w:pPr>
    </w:p>
    <w:p w14:paraId="04B43E26" w14:textId="77777777" w:rsidR="00F03354" w:rsidRDefault="00F03354" w:rsidP="00A91403">
      <w:pPr>
        <w:pStyle w:val="TezMetni15Satr"/>
        <w:ind w:firstLine="720"/>
        <w:jc w:val="left"/>
      </w:pPr>
    </w:p>
    <w:p w14:paraId="11C0FADE" w14:textId="77777777" w:rsidR="00F03354" w:rsidRDefault="00F03354" w:rsidP="00A91403">
      <w:pPr>
        <w:pStyle w:val="TezMetni15Satr"/>
        <w:ind w:firstLine="720"/>
        <w:jc w:val="left"/>
      </w:pPr>
    </w:p>
    <w:p w14:paraId="3364DFEE" w14:textId="77777777" w:rsidR="00F03354" w:rsidRDefault="00F03354" w:rsidP="00A91403">
      <w:pPr>
        <w:pStyle w:val="TezMetni15Satr"/>
        <w:ind w:firstLine="720"/>
        <w:jc w:val="left"/>
      </w:pPr>
    </w:p>
    <w:p w14:paraId="3FEF79AA" w14:textId="77777777" w:rsidR="00F03354" w:rsidRDefault="00F03354" w:rsidP="00A91403">
      <w:pPr>
        <w:pStyle w:val="TezMetni15Satr"/>
        <w:ind w:firstLine="720"/>
        <w:jc w:val="left"/>
      </w:pPr>
    </w:p>
    <w:p w14:paraId="0020F223" w14:textId="77777777" w:rsidR="00F03354" w:rsidRDefault="00F03354" w:rsidP="00A91403">
      <w:pPr>
        <w:pStyle w:val="TezMetni15Satr"/>
        <w:ind w:firstLine="720"/>
        <w:jc w:val="left"/>
      </w:pPr>
    </w:p>
    <w:p w14:paraId="0AF5E64F" w14:textId="77777777" w:rsidR="00F03354" w:rsidRDefault="00F03354" w:rsidP="00A91403">
      <w:pPr>
        <w:pStyle w:val="TezMetni15Satr"/>
        <w:ind w:firstLine="720"/>
        <w:jc w:val="left"/>
      </w:pPr>
    </w:p>
    <w:p w14:paraId="16912405" w14:textId="0A215FC3" w:rsidR="00F03354" w:rsidRDefault="00F03354" w:rsidP="00F03354">
      <w:pPr>
        <w:pStyle w:val="TezMetni15Satr"/>
        <w:ind w:firstLine="720"/>
        <w:jc w:val="center"/>
      </w:pPr>
      <w:r>
        <w:rPr>
          <w:noProof/>
        </w:rPr>
        <w:lastRenderedPageBreak/>
        <w:drawing>
          <wp:inline distT="0" distB="0" distL="0" distR="0" wp14:anchorId="3D638366" wp14:editId="312641F5">
            <wp:extent cx="4552950" cy="4730720"/>
            <wp:effectExtent l="0" t="0" r="0" b="0"/>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55918" cy="4733804"/>
                    </a:xfrm>
                    <a:prstGeom prst="rect">
                      <a:avLst/>
                    </a:prstGeom>
                  </pic:spPr>
                </pic:pic>
              </a:graphicData>
            </a:graphic>
          </wp:inline>
        </w:drawing>
      </w:r>
    </w:p>
    <w:p w14:paraId="3D4589EB" w14:textId="77777777" w:rsidR="00F03354" w:rsidRDefault="00F03354" w:rsidP="00F03354">
      <w:pPr>
        <w:pStyle w:val="TezMetni15Satr"/>
        <w:ind w:firstLine="720"/>
        <w:jc w:val="center"/>
      </w:pPr>
    </w:p>
    <w:p w14:paraId="395A9365" w14:textId="60C795DB" w:rsidR="009D564E" w:rsidRDefault="00F03354" w:rsidP="00F03354">
      <w:pPr>
        <w:pStyle w:val="TezMetni15Satr"/>
        <w:jc w:val="center"/>
      </w:pPr>
      <w:r>
        <w:rPr>
          <w:noProof/>
        </w:rPr>
        <w:drawing>
          <wp:inline distT="0" distB="0" distL="0" distR="0" wp14:anchorId="63CCD1A4" wp14:editId="4BA4F345">
            <wp:extent cx="4229100" cy="2187414"/>
            <wp:effectExtent l="0" t="0" r="0" b="381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34120" cy="2190011"/>
                    </a:xfrm>
                    <a:prstGeom prst="rect">
                      <a:avLst/>
                    </a:prstGeom>
                  </pic:spPr>
                </pic:pic>
              </a:graphicData>
            </a:graphic>
          </wp:inline>
        </w:drawing>
      </w:r>
    </w:p>
    <w:p w14:paraId="12156E8B" w14:textId="77777777" w:rsidR="00F03354" w:rsidRDefault="00F03354" w:rsidP="00F03354">
      <w:pPr>
        <w:pStyle w:val="TezMetni15Satr"/>
        <w:jc w:val="center"/>
      </w:pPr>
    </w:p>
    <w:p w14:paraId="0E3AA9CA" w14:textId="360FB48D" w:rsidR="00F03354" w:rsidRDefault="00F03354" w:rsidP="00F03354">
      <w:pPr>
        <w:pStyle w:val="TezMetni15Satr"/>
        <w:ind w:firstLine="0"/>
        <w:jc w:val="center"/>
      </w:pPr>
      <w:r>
        <w:rPr>
          <w:b/>
        </w:rPr>
        <w:t>Şekil 1.</w:t>
      </w:r>
      <w:proofErr w:type="gramStart"/>
      <w:r>
        <w:rPr>
          <w:b/>
        </w:rPr>
        <w:t>7</w:t>
      </w:r>
      <w:r w:rsidRPr="00FB552F">
        <w:rPr>
          <w:b/>
        </w:rPr>
        <w:t xml:space="preserve"> :</w:t>
      </w:r>
      <w:r>
        <w:t xml:space="preserve"> Kullanıcı</w:t>
      </w:r>
      <w:proofErr w:type="gramEnd"/>
      <w:r>
        <w:t xml:space="preserve"> kayıt sayfası</w:t>
      </w:r>
    </w:p>
    <w:p w14:paraId="73BE6AAB" w14:textId="77777777" w:rsidR="00F03354" w:rsidRDefault="00F03354" w:rsidP="00F03354">
      <w:pPr>
        <w:pStyle w:val="TezMetni15Satr"/>
        <w:ind w:firstLine="0"/>
        <w:jc w:val="left"/>
      </w:pPr>
    </w:p>
    <w:p w14:paraId="62D5657A" w14:textId="77777777" w:rsidR="009D564E" w:rsidRDefault="009D564E" w:rsidP="009D564E">
      <w:pPr>
        <w:pStyle w:val="TezMetni15Satr"/>
      </w:pPr>
    </w:p>
    <w:p w14:paraId="2FA2E6B8" w14:textId="77777777" w:rsidR="009D564E" w:rsidRDefault="009D564E" w:rsidP="009D564E">
      <w:pPr>
        <w:pStyle w:val="TezMetni15Satr"/>
      </w:pPr>
    </w:p>
    <w:p w14:paraId="1779DBD1" w14:textId="023F8D4B" w:rsidR="009D564E" w:rsidRDefault="00F03354" w:rsidP="009D564E">
      <w:pPr>
        <w:pStyle w:val="TezMetni15Satr"/>
      </w:pPr>
      <w:r>
        <w:tab/>
        <w:t xml:space="preserve">Şekil </w:t>
      </w:r>
      <w:proofErr w:type="gramStart"/>
      <w:r>
        <w:t>1.7</w:t>
      </w:r>
      <w:proofErr w:type="gramEnd"/>
      <w:r>
        <w:t xml:space="preserve"> de sistemde bir kullanıcı kaydı formu bulunmaktadır.</w:t>
      </w:r>
    </w:p>
    <w:p w14:paraId="5588F583" w14:textId="77777777" w:rsidR="00F03354" w:rsidRDefault="00F03354" w:rsidP="009D564E">
      <w:pPr>
        <w:pStyle w:val="TezMetni15Satr"/>
      </w:pPr>
    </w:p>
    <w:p w14:paraId="5B1C1C88" w14:textId="77777777" w:rsidR="00F03354" w:rsidRDefault="00F03354" w:rsidP="009D564E">
      <w:pPr>
        <w:pStyle w:val="TezMetni15Satr"/>
      </w:pPr>
    </w:p>
    <w:p w14:paraId="38F29287" w14:textId="77777777" w:rsidR="009D564E" w:rsidRDefault="009D564E" w:rsidP="009D564E">
      <w:pPr>
        <w:pStyle w:val="TezMetni15Satr"/>
      </w:pPr>
    </w:p>
    <w:p w14:paraId="4CEC2853" w14:textId="25815331" w:rsidR="009D564E" w:rsidRDefault="00F03354" w:rsidP="00F03354">
      <w:pPr>
        <w:pStyle w:val="TezMetni15Satr"/>
        <w:jc w:val="center"/>
      </w:pPr>
      <w:r>
        <w:rPr>
          <w:noProof/>
        </w:rPr>
        <w:drawing>
          <wp:inline distT="0" distB="0" distL="0" distR="0" wp14:anchorId="6D614FF2" wp14:editId="39A2E5B8">
            <wp:extent cx="5399405" cy="1829435"/>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829435"/>
                    </a:xfrm>
                    <a:prstGeom prst="rect">
                      <a:avLst/>
                    </a:prstGeom>
                  </pic:spPr>
                </pic:pic>
              </a:graphicData>
            </a:graphic>
          </wp:inline>
        </w:drawing>
      </w:r>
    </w:p>
    <w:p w14:paraId="6CC8E8D2" w14:textId="160ABE0C" w:rsidR="00F03354" w:rsidRDefault="00F03354" w:rsidP="00F03354">
      <w:pPr>
        <w:pStyle w:val="TezMetni15Satr"/>
        <w:ind w:firstLine="0"/>
        <w:jc w:val="center"/>
      </w:pPr>
      <w:r>
        <w:rPr>
          <w:b/>
        </w:rPr>
        <w:t>Şekil 1.</w:t>
      </w:r>
      <w:proofErr w:type="gramStart"/>
      <w:r>
        <w:rPr>
          <w:b/>
        </w:rPr>
        <w:t>8</w:t>
      </w:r>
      <w:r w:rsidRPr="00FB552F">
        <w:rPr>
          <w:b/>
        </w:rPr>
        <w:t xml:space="preserve"> :</w:t>
      </w:r>
      <w:r>
        <w:t xml:space="preserve"> Ziyaretçi</w:t>
      </w:r>
      <w:proofErr w:type="gramEnd"/>
      <w:r>
        <w:t xml:space="preserve"> Firma Yönetim Paneli</w:t>
      </w:r>
    </w:p>
    <w:p w14:paraId="35299712" w14:textId="77777777" w:rsidR="00F03354" w:rsidRDefault="00F03354" w:rsidP="00F03354">
      <w:pPr>
        <w:pStyle w:val="TezMetni15Satr"/>
        <w:ind w:firstLine="0"/>
        <w:jc w:val="center"/>
      </w:pPr>
    </w:p>
    <w:p w14:paraId="179556AC" w14:textId="2099ABF3" w:rsidR="00F03354" w:rsidRDefault="0011421D" w:rsidP="00F03354">
      <w:pPr>
        <w:pStyle w:val="TezMetni15Satr"/>
        <w:ind w:firstLine="0"/>
        <w:jc w:val="left"/>
      </w:pPr>
      <w:r>
        <w:t xml:space="preserve">Fuar sisteminde her kullanıcı rolünün bir yönetim paneli bulunmaktadır. Şekil </w:t>
      </w:r>
      <w:proofErr w:type="gramStart"/>
      <w:r>
        <w:t>1.8</w:t>
      </w:r>
      <w:proofErr w:type="gramEnd"/>
      <w:r>
        <w:t xml:space="preserve"> de ziyaretçi firmanın yönetim paneli gözükmektedir.</w:t>
      </w:r>
    </w:p>
    <w:p w14:paraId="71C152FD" w14:textId="77777777" w:rsidR="0011421D" w:rsidRDefault="0011421D" w:rsidP="00F03354">
      <w:pPr>
        <w:pStyle w:val="TezMetni15Satr"/>
        <w:ind w:firstLine="0"/>
        <w:jc w:val="left"/>
      </w:pPr>
    </w:p>
    <w:p w14:paraId="42663C74" w14:textId="6CCC0E64" w:rsidR="0011421D" w:rsidRDefault="0011421D" w:rsidP="00F03354">
      <w:pPr>
        <w:pStyle w:val="TezMetni15Satr"/>
        <w:ind w:firstLine="0"/>
        <w:jc w:val="left"/>
      </w:pPr>
      <w:r>
        <w:rPr>
          <w:noProof/>
        </w:rPr>
        <w:drawing>
          <wp:inline distT="0" distB="0" distL="0" distR="0" wp14:anchorId="6B51057E" wp14:editId="21397F9F">
            <wp:extent cx="5399405" cy="2681605"/>
            <wp:effectExtent l="0" t="0" r="0" b="444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2681605"/>
                    </a:xfrm>
                    <a:prstGeom prst="rect">
                      <a:avLst/>
                    </a:prstGeom>
                  </pic:spPr>
                </pic:pic>
              </a:graphicData>
            </a:graphic>
          </wp:inline>
        </w:drawing>
      </w:r>
    </w:p>
    <w:p w14:paraId="607F86A4" w14:textId="77777777" w:rsidR="00F03354" w:rsidRDefault="00F03354" w:rsidP="00F03354">
      <w:pPr>
        <w:pStyle w:val="TezMetni15Satr"/>
        <w:jc w:val="center"/>
      </w:pPr>
    </w:p>
    <w:p w14:paraId="77222500" w14:textId="7F46BCF1" w:rsidR="0011421D" w:rsidRDefault="0011421D" w:rsidP="0011421D">
      <w:pPr>
        <w:pStyle w:val="TezMetni15Satr"/>
        <w:ind w:firstLine="0"/>
        <w:jc w:val="center"/>
      </w:pPr>
      <w:r>
        <w:rPr>
          <w:b/>
        </w:rPr>
        <w:t>Şekil 1.</w:t>
      </w:r>
      <w:proofErr w:type="gramStart"/>
      <w:r>
        <w:rPr>
          <w:b/>
        </w:rPr>
        <w:t>9</w:t>
      </w:r>
      <w:r w:rsidRPr="00FB552F">
        <w:rPr>
          <w:b/>
        </w:rPr>
        <w:t xml:space="preserve"> :</w:t>
      </w:r>
      <w:r>
        <w:t xml:space="preserve"> Ziyaretçi</w:t>
      </w:r>
      <w:proofErr w:type="gramEnd"/>
      <w:r>
        <w:t xml:space="preserve"> Firma Şifre Yenileme</w:t>
      </w:r>
    </w:p>
    <w:p w14:paraId="242DE406" w14:textId="77777777" w:rsidR="00E778C7" w:rsidRDefault="00E778C7" w:rsidP="00E778C7">
      <w:pPr>
        <w:pStyle w:val="TezMetni15Satr"/>
        <w:ind w:firstLine="0"/>
        <w:jc w:val="left"/>
      </w:pPr>
    </w:p>
    <w:p w14:paraId="0F918929" w14:textId="75DFEFAA" w:rsidR="00E778C7" w:rsidRDefault="00E778C7" w:rsidP="00E778C7">
      <w:pPr>
        <w:pStyle w:val="TezMetni15Satr"/>
        <w:ind w:firstLine="0"/>
        <w:jc w:val="left"/>
      </w:pPr>
      <w:r>
        <w:t xml:space="preserve">Fuar sisteminde her kullanıcı rolü için şifre yenileme kısımları mevcuttur. Şekil </w:t>
      </w:r>
      <w:proofErr w:type="gramStart"/>
      <w:r>
        <w:t>1.9</w:t>
      </w:r>
      <w:proofErr w:type="gramEnd"/>
      <w:r>
        <w:t xml:space="preserve"> da gösterilmiştir.</w:t>
      </w:r>
    </w:p>
    <w:p w14:paraId="4B7C6BF7" w14:textId="77777777" w:rsidR="0011421D" w:rsidRDefault="0011421D" w:rsidP="0011421D">
      <w:pPr>
        <w:pStyle w:val="TezMetni15Satr"/>
        <w:ind w:firstLine="0"/>
        <w:jc w:val="center"/>
      </w:pPr>
    </w:p>
    <w:p w14:paraId="57CB5E10" w14:textId="5BBFC343" w:rsidR="0011421D" w:rsidRDefault="0011421D" w:rsidP="0011421D">
      <w:pPr>
        <w:pStyle w:val="TezMetni15Satr"/>
        <w:ind w:firstLine="0"/>
        <w:jc w:val="center"/>
      </w:pPr>
      <w:r>
        <w:rPr>
          <w:noProof/>
        </w:rPr>
        <w:lastRenderedPageBreak/>
        <w:drawing>
          <wp:inline distT="0" distB="0" distL="0" distR="0" wp14:anchorId="66B2DB8C" wp14:editId="5DBCF087">
            <wp:extent cx="5399405" cy="2647315"/>
            <wp:effectExtent l="0" t="0" r="0" b="635"/>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9405" cy="2647315"/>
                    </a:xfrm>
                    <a:prstGeom prst="rect">
                      <a:avLst/>
                    </a:prstGeom>
                  </pic:spPr>
                </pic:pic>
              </a:graphicData>
            </a:graphic>
          </wp:inline>
        </w:drawing>
      </w:r>
    </w:p>
    <w:p w14:paraId="38822750" w14:textId="742B09D7" w:rsidR="0011421D" w:rsidRDefault="0011421D" w:rsidP="0011421D">
      <w:pPr>
        <w:pStyle w:val="TezMetni15Satr"/>
        <w:ind w:firstLine="0"/>
        <w:jc w:val="center"/>
      </w:pPr>
      <w:r>
        <w:rPr>
          <w:noProof/>
        </w:rPr>
        <w:drawing>
          <wp:inline distT="0" distB="0" distL="0" distR="0" wp14:anchorId="6285BEC7" wp14:editId="6E0588CE">
            <wp:extent cx="5399405" cy="1403350"/>
            <wp:effectExtent l="0" t="0" r="0" b="635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99405" cy="1403350"/>
                    </a:xfrm>
                    <a:prstGeom prst="rect">
                      <a:avLst/>
                    </a:prstGeom>
                  </pic:spPr>
                </pic:pic>
              </a:graphicData>
            </a:graphic>
          </wp:inline>
        </w:drawing>
      </w:r>
    </w:p>
    <w:p w14:paraId="1C51A219" w14:textId="7865EB30" w:rsidR="0011421D" w:rsidRDefault="0011421D" w:rsidP="0011421D">
      <w:pPr>
        <w:pStyle w:val="TezMetni15Satr"/>
        <w:ind w:firstLine="0"/>
        <w:jc w:val="center"/>
      </w:pPr>
      <w:r>
        <w:rPr>
          <w:b/>
        </w:rPr>
        <w:t>Şekil 1.</w:t>
      </w:r>
      <w:proofErr w:type="gramStart"/>
      <w:r>
        <w:rPr>
          <w:b/>
        </w:rPr>
        <w:t>10</w:t>
      </w:r>
      <w:r w:rsidRPr="00FB552F">
        <w:rPr>
          <w:b/>
        </w:rPr>
        <w:t xml:space="preserve"> :</w:t>
      </w:r>
      <w:r>
        <w:t xml:space="preserve"> Ziyaretçi</w:t>
      </w:r>
      <w:proofErr w:type="gramEnd"/>
      <w:r>
        <w:t xml:space="preserve"> Firma kişi profil </w:t>
      </w:r>
      <w:proofErr w:type="spellStart"/>
      <w:r>
        <w:t>gücelleme</w:t>
      </w:r>
      <w:proofErr w:type="spellEnd"/>
    </w:p>
    <w:p w14:paraId="57A34344" w14:textId="77777777" w:rsidR="00E778C7" w:rsidRDefault="00E778C7" w:rsidP="0011421D">
      <w:pPr>
        <w:pStyle w:val="TezMetni15Satr"/>
        <w:ind w:firstLine="0"/>
        <w:jc w:val="center"/>
      </w:pPr>
    </w:p>
    <w:p w14:paraId="2D5859D3" w14:textId="2AFA3895" w:rsidR="00E778C7" w:rsidRDefault="00E778C7" w:rsidP="00E778C7">
      <w:pPr>
        <w:pStyle w:val="TezMetni15Satr"/>
        <w:ind w:firstLine="0"/>
        <w:jc w:val="left"/>
      </w:pPr>
      <w:r>
        <w:t xml:space="preserve">Fuar sisteminde her </w:t>
      </w:r>
      <w:proofErr w:type="spellStart"/>
      <w:r>
        <w:t>kullanıcya</w:t>
      </w:r>
      <w:proofErr w:type="spellEnd"/>
      <w:r>
        <w:t xml:space="preserve"> ait </w:t>
      </w:r>
      <w:proofErr w:type="gramStart"/>
      <w:r>
        <w:t>profilinde</w:t>
      </w:r>
      <w:proofErr w:type="gramEnd"/>
      <w:r>
        <w:t xml:space="preserve"> güncelleme yapmaları için bir alan mevcuttur. Şekil 1.10 da gösterilmiştir.</w:t>
      </w:r>
    </w:p>
    <w:p w14:paraId="4FBBF2FE" w14:textId="77777777" w:rsidR="0011421D" w:rsidRDefault="0011421D" w:rsidP="0011421D">
      <w:pPr>
        <w:pStyle w:val="TezMetni15Satr"/>
        <w:ind w:firstLine="0"/>
        <w:jc w:val="center"/>
      </w:pPr>
    </w:p>
    <w:p w14:paraId="77A88534" w14:textId="77777777" w:rsidR="0011421D" w:rsidRDefault="0011421D" w:rsidP="0011421D">
      <w:pPr>
        <w:pStyle w:val="TezMetni15Satr"/>
        <w:ind w:firstLine="0"/>
        <w:jc w:val="center"/>
      </w:pPr>
    </w:p>
    <w:p w14:paraId="170B028C" w14:textId="77777777" w:rsidR="0011421D" w:rsidRDefault="0011421D" w:rsidP="0011421D">
      <w:pPr>
        <w:pStyle w:val="TezMetni15Satr"/>
        <w:ind w:firstLine="0"/>
        <w:jc w:val="center"/>
      </w:pPr>
    </w:p>
    <w:p w14:paraId="1C6D62A5" w14:textId="77777777" w:rsidR="0011421D" w:rsidRDefault="0011421D" w:rsidP="0011421D">
      <w:pPr>
        <w:pStyle w:val="TezMetni15Satr"/>
        <w:ind w:firstLine="0"/>
        <w:jc w:val="center"/>
      </w:pPr>
    </w:p>
    <w:p w14:paraId="2B6E06BF" w14:textId="77777777" w:rsidR="0011421D" w:rsidRDefault="0011421D" w:rsidP="0011421D">
      <w:pPr>
        <w:pStyle w:val="TezMetni15Satr"/>
        <w:ind w:firstLine="0"/>
        <w:jc w:val="center"/>
      </w:pPr>
    </w:p>
    <w:p w14:paraId="370586B5" w14:textId="77777777" w:rsidR="0011421D" w:rsidRDefault="0011421D" w:rsidP="0011421D">
      <w:pPr>
        <w:pStyle w:val="TezMetni15Satr"/>
        <w:ind w:firstLine="0"/>
        <w:jc w:val="center"/>
      </w:pPr>
    </w:p>
    <w:p w14:paraId="6A0DA5DE" w14:textId="77777777" w:rsidR="0011421D" w:rsidRDefault="0011421D" w:rsidP="0011421D">
      <w:pPr>
        <w:pStyle w:val="TezMetni15Satr"/>
        <w:ind w:firstLine="0"/>
        <w:jc w:val="center"/>
      </w:pPr>
    </w:p>
    <w:p w14:paraId="78FC865F" w14:textId="4B6D3B43" w:rsidR="0011421D" w:rsidRDefault="0011421D" w:rsidP="0011421D">
      <w:pPr>
        <w:pStyle w:val="TezMetni15Satr"/>
        <w:ind w:firstLine="0"/>
        <w:jc w:val="left"/>
      </w:pPr>
      <w:r>
        <w:rPr>
          <w:noProof/>
        </w:rPr>
        <w:lastRenderedPageBreak/>
        <w:drawing>
          <wp:inline distT="0" distB="0" distL="0" distR="0" wp14:anchorId="38876024" wp14:editId="00B84418">
            <wp:extent cx="5399405" cy="2665730"/>
            <wp:effectExtent l="0" t="0" r="0" b="1270"/>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9405" cy="2665730"/>
                    </a:xfrm>
                    <a:prstGeom prst="rect">
                      <a:avLst/>
                    </a:prstGeom>
                  </pic:spPr>
                </pic:pic>
              </a:graphicData>
            </a:graphic>
          </wp:inline>
        </w:drawing>
      </w:r>
    </w:p>
    <w:p w14:paraId="3818F568" w14:textId="71A7948C" w:rsidR="0011421D" w:rsidRDefault="0011421D" w:rsidP="0011421D">
      <w:pPr>
        <w:pStyle w:val="TezMetni15Satr"/>
        <w:ind w:firstLine="0"/>
        <w:jc w:val="left"/>
      </w:pPr>
      <w:r>
        <w:rPr>
          <w:noProof/>
        </w:rPr>
        <w:drawing>
          <wp:inline distT="0" distB="0" distL="0" distR="0" wp14:anchorId="44FAC641" wp14:editId="3D86CE63">
            <wp:extent cx="5399405" cy="1870710"/>
            <wp:effectExtent l="0" t="0" r="0"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870710"/>
                    </a:xfrm>
                    <a:prstGeom prst="rect">
                      <a:avLst/>
                    </a:prstGeom>
                  </pic:spPr>
                </pic:pic>
              </a:graphicData>
            </a:graphic>
          </wp:inline>
        </w:drawing>
      </w:r>
    </w:p>
    <w:p w14:paraId="09CD0CE9" w14:textId="2188C5AC" w:rsidR="0011421D" w:rsidRDefault="0011421D" w:rsidP="0011421D">
      <w:pPr>
        <w:pStyle w:val="TezMetni15Satr"/>
        <w:ind w:firstLine="0"/>
        <w:jc w:val="center"/>
      </w:pPr>
      <w:r>
        <w:rPr>
          <w:b/>
        </w:rPr>
        <w:t>Şekil 1.</w:t>
      </w:r>
      <w:proofErr w:type="gramStart"/>
      <w:r>
        <w:rPr>
          <w:b/>
        </w:rPr>
        <w:t>11</w:t>
      </w:r>
      <w:r w:rsidRPr="00FB552F">
        <w:rPr>
          <w:b/>
        </w:rPr>
        <w:t xml:space="preserve"> :</w:t>
      </w:r>
      <w:r>
        <w:t xml:space="preserve"> Ziyaretçi</w:t>
      </w:r>
      <w:proofErr w:type="gramEnd"/>
      <w:r>
        <w:t xml:space="preserve"> Firma </w:t>
      </w:r>
      <w:proofErr w:type="spellStart"/>
      <w:r>
        <w:t>firma</w:t>
      </w:r>
      <w:proofErr w:type="spellEnd"/>
      <w:r>
        <w:t xml:space="preserve"> bilgileri </w:t>
      </w:r>
      <w:proofErr w:type="spellStart"/>
      <w:r>
        <w:t>gücelleme</w:t>
      </w:r>
      <w:proofErr w:type="spellEnd"/>
    </w:p>
    <w:p w14:paraId="4F9D2746" w14:textId="77777777" w:rsidR="00E778C7" w:rsidRDefault="00E778C7" w:rsidP="0011421D">
      <w:pPr>
        <w:pStyle w:val="TezMetni15Satr"/>
        <w:ind w:firstLine="0"/>
        <w:jc w:val="center"/>
      </w:pPr>
    </w:p>
    <w:p w14:paraId="5AF8766E" w14:textId="5C596E4A" w:rsidR="00E778C7" w:rsidRDefault="00E778C7" w:rsidP="00E778C7">
      <w:pPr>
        <w:pStyle w:val="TezMetni15Satr"/>
        <w:ind w:firstLine="0"/>
        <w:jc w:val="left"/>
      </w:pPr>
      <w:r>
        <w:t>Fuar sisteminde katılım sağlayan firmalara ait firma bilgileri güncelleme formları mevcuttur. Şekil 1.11 de gösterilmiştir.</w:t>
      </w:r>
    </w:p>
    <w:p w14:paraId="32257EE2" w14:textId="77777777" w:rsidR="0011421D" w:rsidRDefault="0011421D" w:rsidP="0011421D">
      <w:pPr>
        <w:pStyle w:val="TezMetni15Satr"/>
        <w:ind w:firstLine="0"/>
        <w:jc w:val="center"/>
      </w:pPr>
    </w:p>
    <w:p w14:paraId="12C6D1C0" w14:textId="77777777" w:rsidR="00B356D3" w:rsidRDefault="00B356D3" w:rsidP="00F03354">
      <w:pPr>
        <w:pStyle w:val="TezMetni15Satr"/>
        <w:jc w:val="center"/>
      </w:pPr>
    </w:p>
    <w:p w14:paraId="70696D1E" w14:textId="638CC359" w:rsidR="00B356D3" w:rsidRDefault="00B356D3" w:rsidP="00F03354">
      <w:pPr>
        <w:pStyle w:val="TezMetni15Satr"/>
        <w:jc w:val="center"/>
      </w:pPr>
      <w:r>
        <w:rPr>
          <w:noProof/>
        </w:rPr>
        <w:drawing>
          <wp:inline distT="0" distB="0" distL="0" distR="0" wp14:anchorId="2A2F0A65" wp14:editId="35200A7D">
            <wp:extent cx="5399405" cy="2322195"/>
            <wp:effectExtent l="0" t="0" r="0" b="1905"/>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9405" cy="2322195"/>
                    </a:xfrm>
                    <a:prstGeom prst="rect">
                      <a:avLst/>
                    </a:prstGeom>
                  </pic:spPr>
                </pic:pic>
              </a:graphicData>
            </a:graphic>
          </wp:inline>
        </w:drawing>
      </w:r>
    </w:p>
    <w:p w14:paraId="293F25DE" w14:textId="77777777" w:rsidR="00B356D3" w:rsidRDefault="00B356D3" w:rsidP="00F03354">
      <w:pPr>
        <w:pStyle w:val="TezMetni15Satr"/>
        <w:jc w:val="center"/>
      </w:pPr>
    </w:p>
    <w:p w14:paraId="2AE803C2" w14:textId="586470B7" w:rsidR="00B356D3" w:rsidRDefault="00B356D3" w:rsidP="00B356D3">
      <w:pPr>
        <w:pStyle w:val="TezMetni15Satr"/>
        <w:ind w:firstLine="0"/>
        <w:jc w:val="center"/>
      </w:pPr>
      <w:r>
        <w:rPr>
          <w:b/>
        </w:rPr>
        <w:lastRenderedPageBreak/>
        <w:t>Şekil 1.</w:t>
      </w:r>
      <w:proofErr w:type="gramStart"/>
      <w:r>
        <w:rPr>
          <w:b/>
        </w:rPr>
        <w:t>12</w:t>
      </w:r>
      <w:r w:rsidRPr="00FB552F">
        <w:rPr>
          <w:b/>
        </w:rPr>
        <w:t xml:space="preserve"> :</w:t>
      </w:r>
      <w:r>
        <w:t xml:space="preserve"> Ziyaretçi</w:t>
      </w:r>
      <w:proofErr w:type="gramEnd"/>
      <w:r>
        <w:t xml:space="preserve"> Firma fuar katılımı</w:t>
      </w:r>
    </w:p>
    <w:p w14:paraId="36256B53" w14:textId="77777777" w:rsidR="00E778C7" w:rsidRDefault="00E778C7" w:rsidP="00B356D3">
      <w:pPr>
        <w:pStyle w:val="TezMetni15Satr"/>
        <w:ind w:firstLine="0"/>
        <w:jc w:val="center"/>
      </w:pPr>
    </w:p>
    <w:p w14:paraId="54932EE9" w14:textId="66F3B105" w:rsidR="00E778C7" w:rsidRDefault="00E778C7" w:rsidP="00E778C7">
      <w:pPr>
        <w:pStyle w:val="TezMetni15Satr"/>
        <w:ind w:firstLine="0"/>
        <w:jc w:val="left"/>
      </w:pPr>
      <w:r>
        <w:t xml:space="preserve">Ziyaretçi rolümdeki bir kişi katılabileceği fuarlar listelenmektedir. Şekil 1.12 de gösterilmiştir. İstediği bir fuara katılarak kendisine tanımlı olan mail adresine </w:t>
      </w:r>
      <w:proofErr w:type="spellStart"/>
      <w:r>
        <w:t>qr</w:t>
      </w:r>
      <w:proofErr w:type="spellEnd"/>
      <w:r>
        <w:t xml:space="preserve"> </w:t>
      </w:r>
      <w:proofErr w:type="spellStart"/>
      <w:r>
        <w:t>code</w:t>
      </w:r>
      <w:proofErr w:type="spellEnd"/>
      <w:r>
        <w:t xml:space="preserve"> </w:t>
      </w:r>
      <w:proofErr w:type="spellStart"/>
      <w:r>
        <w:t>lu</w:t>
      </w:r>
      <w:proofErr w:type="spellEnd"/>
      <w:r>
        <w:t xml:space="preserve"> bir mail gitmektedir. Eğer katılım sağlayan bir ziyaretçi firma ise o firmada çalışan herkese e-davetiye gitmektedir.</w:t>
      </w:r>
    </w:p>
    <w:p w14:paraId="169E77BE" w14:textId="77777777" w:rsidR="00B356D3" w:rsidRDefault="00B356D3" w:rsidP="00B356D3">
      <w:pPr>
        <w:pStyle w:val="TezMetni15Satr"/>
        <w:ind w:firstLine="0"/>
        <w:jc w:val="center"/>
      </w:pPr>
    </w:p>
    <w:p w14:paraId="2044FB44" w14:textId="41B41CA7" w:rsidR="00B356D3" w:rsidRDefault="00B356D3" w:rsidP="00B356D3">
      <w:pPr>
        <w:pStyle w:val="TezMetni15Satr"/>
        <w:ind w:firstLine="0"/>
        <w:jc w:val="center"/>
      </w:pPr>
      <w:r>
        <w:rPr>
          <w:noProof/>
        </w:rPr>
        <w:drawing>
          <wp:inline distT="0" distB="0" distL="0" distR="0" wp14:anchorId="35BC022B" wp14:editId="166EB9E9">
            <wp:extent cx="5399405" cy="2619375"/>
            <wp:effectExtent l="0" t="0" r="0" b="9525"/>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9405" cy="2619375"/>
                    </a:xfrm>
                    <a:prstGeom prst="rect">
                      <a:avLst/>
                    </a:prstGeom>
                  </pic:spPr>
                </pic:pic>
              </a:graphicData>
            </a:graphic>
          </wp:inline>
        </w:drawing>
      </w:r>
    </w:p>
    <w:p w14:paraId="30DEF058" w14:textId="77777777" w:rsidR="00B356D3" w:rsidRDefault="00B356D3" w:rsidP="00B356D3">
      <w:pPr>
        <w:pStyle w:val="TezMetni15Satr"/>
        <w:ind w:firstLine="0"/>
        <w:jc w:val="center"/>
      </w:pPr>
    </w:p>
    <w:p w14:paraId="395383D5" w14:textId="77777777" w:rsidR="00F03354" w:rsidRDefault="00F03354" w:rsidP="009D564E">
      <w:pPr>
        <w:pStyle w:val="TezMetni15Satr"/>
      </w:pPr>
    </w:p>
    <w:p w14:paraId="0DCB9973" w14:textId="3CF1BCDC" w:rsidR="00E778C7" w:rsidRDefault="00B356D3" w:rsidP="00E778C7">
      <w:pPr>
        <w:pStyle w:val="TezMetni15Satr"/>
        <w:ind w:firstLine="0"/>
        <w:jc w:val="center"/>
      </w:pPr>
      <w:r>
        <w:rPr>
          <w:b/>
        </w:rPr>
        <w:t>Şekil 1.</w:t>
      </w:r>
      <w:proofErr w:type="gramStart"/>
      <w:r>
        <w:rPr>
          <w:b/>
        </w:rPr>
        <w:t>13</w:t>
      </w:r>
      <w:r w:rsidRPr="00FB552F">
        <w:rPr>
          <w:b/>
        </w:rPr>
        <w:t xml:space="preserve"> :</w:t>
      </w:r>
      <w:r>
        <w:t xml:space="preserve"> Ziyaretçi</w:t>
      </w:r>
      <w:proofErr w:type="gramEnd"/>
      <w:r>
        <w:t xml:space="preserve"> Firma Fuar Katılım E-Davetiye</w:t>
      </w:r>
    </w:p>
    <w:p w14:paraId="20E7166C" w14:textId="77777777" w:rsidR="00E778C7" w:rsidRDefault="00E778C7" w:rsidP="00E778C7">
      <w:pPr>
        <w:pStyle w:val="TezMetni15Satr"/>
        <w:ind w:firstLine="0"/>
        <w:jc w:val="center"/>
      </w:pPr>
    </w:p>
    <w:p w14:paraId="5C53E02F" w14:textId="72737489" w:rsidR="00E778C7" w:rsidRDefault="00E778C7" w:rsidP="00E778C7">
      <w:pPr>
        <w:pStyle w:val="TezMetni15Satr"/>
        <w:ind w:firstLine="0"/>
        <w:jc w:val="left"/>
      </w:pPr>
      <w:r>
        <w:t>Gönderilen e-davetiye maili Şekil 1.13 de gösterilmiştir.</w:t>
      </w:r>
    </w:p>
    <w:p w14:paraId="711F94DE" w14:textId="77777777" w:rsidR="00B356D3" w:rsidRDefault="00B356D3" w:rsidP="00B356D3">
      <w:pPr>
        <w:pStyle w:val="TezMetni15Satr"/>
        <w:ind w:firstLine="0"/>
        <w:jc w:val="center"/>
      </w:pPr>
    </w:p>
    <w:p w14:paraId="651DFC38" w14:textId="24C65749" w:rsidR="00B356D3" w:rsidRDefault="00B356D3" w:rsidP="00B356D3">
      <w:pPr>
        <w:pStyle w:val="TezMetni15Satr"/>
        <w:ind w:firstLine="0"/>
        <w:jc w:val="center"/>
      </w:pPr>
      <w:r>
        <w:rPr>
          <w:noProof/>
        </w:rPr>
        <w:drawing>
          <wp:inline distT="0" distB="0" distL="0" distR="0" wp14:anchorId="680F5ED6" wp14:editId="30B63759">
            <wp:extent cx="3162300" cy="106680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62300" cy="1066800"/>
                    </a:xfrm>
                    <a:prstGeom prst="rect">
                      <a:avLst/>
                    </a:prstGeom>
                  </pic:spPr>
                </pic:pic>
              </a:graphicData>
            </a:graphic>
          </wp:inline>
        </w:drawing>
      </w:r>
    </w:p>
    <w:p w14:paraId="64EF74E9" w14:textId="2026A3AF" w:rsidR="00B356D3" w:rsidRDefault="00B356D3" w:rsidP="00B356D3">
      <w:pPr>
        <w:pStyle w:val="TezMetni15Satr"/>
        <w:ind w:firstLine="0"/>
        <w:jc w:val="center"/>
      </w:pPr>
      <w:r>
        <w:rPr>
          <w:b/>
        </w:rPr>
        <w:t>Şekil 1.</w:t>
      </w:r>
      <w:proofErr w:type="gramStart"/>
      <w:r>
        <w:rPr>
          <w:b/>
        </w:rPr>
        <w:t>14</w:t>
      </w:r>
      <w:r w:rsidRPr="00FB552F">
        <w:rPr>
          <w:b/>
        </w:rPr>
        <w:t xml:space="preserve"> :</w:t>
      </w:r>
      <w:r>
        <w:t xml:space="preserve"> E</w:t>
      </w:r>
      <w:proofErr w:type="gramEnd"/>
      <w:r>
        <w:t xml:space="preserve">-Davetiye </w:t>
      </w:r>
      <w:proofErr w:type="spellStart"/>
      <w:r>
        <w:t>qr</w:t>
      </w:r>
      <w:proofErr w:type="spellEnd"/>
      <w:r>
        <w:t xml:space="preserve"> </w:t>
      </w:r>
      <w:proofErr w:type="spellStart"/>
      <w:r>
        <w:t>code</w:t>
      </w:r>
      <w:proofErr w:type="spellEnd"/>
      <w:r>
        <w:t xml:space="preserve"> içeriği</w:t>
      </w:r>
    </w:p>
    <w:p w14:paraId="05623643" w14:textId="77777777" w:rsidR="00B356D3" w:rsidRDefault="00B356D3" w:rsidP="00B356D3">
      <w:pPr>
        <w:pStyle w:val="TezMetni15Satr"/>
        <w:ind w:firstLine="0"/>
        <w:jc w:val="center"/>
      </w:pPr>
    </w:p>
    <w:p w14:paraId="524A9DBC" w14:textId="46085C14" w:rsidR="00E778C7" w:rsidRDefault="00E778C7" w:rsidP="00E778C7">
      <w:pPr>
        <w:pStyle w:val="TezMetni15Satr"/>
        <w:ind w:firstLine="0"/>
        <w:jc w:val="left"/>
      </w:pPr>
      <w:r>
        <w:t xml:space="preserve">Kişiye gönderilen mail de bulunan </w:t>
      </w:r>
      <w:proofErr w:type="spellStart"/>
      <w:r>
        <w:t>qr</w:t>
      </w:r>
      <w:proofErr w:type="spellEnd"/>
      <w:r>
        <w:t xml:space="preserve"> </w:t>
      </w:r>
      <w:proofErr w:type="spellStart"/>
      <w:r>
        <w:t>code</w:t>
      </w:r>
      <w:proofErr w:type="spellEnd"/>
      <w:r>
        <w:t xml:space="preserve"> içeriği Şekil 1.14 deki gibidir.</w:t>
      </w:r>
    </w:p>
    <w:p w14:paraId="07234A60" w14:textId="77777777" w:rsidR="004D4394" w:rsidRDefault="004D4394" w:rsidP="00E778C7">
      <w:pPr>
        <w:pStyle w:val="TezMetni15Satr"/>
        <w:ind w:firstLine="0"/>
        <w:jc w:val="left"/>
      </w:pPr>
    </w:p>
    <w:p w14:paraId="6FE8E790" w14:textId="77777777" w:rsidR="004D4394" w:rsidRDefault="004D4394" w:rsidP="00E778C7">
      <w:pPr>
        <w:pStyle w:val="TezMetni15Satr"/>
        <w:ind w:firstLine="0"/>
        <w:jc w:val="left"/>
      </w:pPr>
    </w:p>
    <w:p w14:paraId="0F2DF7AF" w14:textId="77777777" w:rsidR="004D4394" w:rsidRDefault="004D4394" w:rsidP="00E778C7">
      <w:pPr>
        <w:pStyle w:val="TezMetni15Satr"/>
        <w:ind w:firstLine="0"/>
        <w:jc w:val="left"/>
      </w:pPr>
    </w:p>
    <w:p w14:paraId="62B60DB0" w14:textId="650A7549" w:rsidR="004D4394" w:rsidRDefault="004D4394" w:rsidP="00E778C7">
      <w:pPr>
        <w:pStyle w:val="TezMetni15Satr"/>
        <w:ind w:firstLine="0"/>
        <w:jc w:val="left"/>
      </w:pPr>
      <w:r>
        <w:lastRenderedPageBreak/>
        <w:t xml:space="preserve">Projede Son olarak bir öneri sistemi bulunmakta bu öneri sisteminin çalışma sistemi lojistik </w:t>
      </w:r>
      <w:proofErr w:type="spellStart"/>
      <w:r>
        <w:t>regrasyon</w:t>
      </w:r>
      <w:proofErr w:type="spellEnd"/>
      <w:r>
        <w:t xml:space="preserve"> ile çalışmaktadır. Kaba kodu Şekil 1.15 de gösterilmiştir.</w:t>
      </w:r>
    </w:p>
    <w:p w14:paraId="18B4A429" w14:textId="77777777" w:rsidR="004D4394" w:rsidRDefault="004D4394" w:rsidP="00E778C7">
      <w:pPr>
        <w:pStyle w:val="TezMetni15Satr"/>
        <w:ind w:firstLine="0"/>
        <w:jc w:val="left"/>
      </w:pPr>
    </w:p>
    <w:p w14:paraId="5D42664B" w14:textId="0028AFC8" w:rsidR="004D4394" w:rsidRDefault="004D4394" w:rsidP="00E778C7">
      <w:pPr>
        <w:pStyle w:val="TezMetni15Satr"/>
        <w:ind w:firstLine="0"/>
        <w:jc w:val="left"/>
      </w:pPr>
      <w:bookmarkStart w:id="30" w:name="_GoBack"/>
      <w:r>
        <w:rPr>
          <w:noProof/>
        </w:rPr>
        <w:drawing>
          <wp:inline distT="0" distB="0" distL="0" distR="0" wp14:anchorId="33EC2E80" wp14:editId="2C2F2E8C">
            <wp:extent cx="5399405" cy="2998470"/>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9405" cy="2998470"/>
                    </a:xfrm>
                    <a:prstGeom prst="rect">
                      <a:avLst/>
                    </a:prstGeom>
                  </pic:spPr>
                </pic:pic>
              </a:graphicData>
            </a:graphic>
          </wp:inline>
        </w:drawing>
      </w:r>
      <w:bookmarkEnd w:id="30"/>
    </w:p>
    <w:p w14:paraId="234CC66B" w14:textId="49CC604C" w:rsidR="004D4394" w:rsidRDefault="004D4394" w:rsidP="004D4394">
      <w:pPr>
        <w:pStyle w:val="TezMetni15Satr"/>
        <w:ind w:firstLine="0"/>
        <w:jc w:val="center"/>
      </w:pPr>
      <w:r>
        <w:rPr>
          <w:b/>
        </w:rPr>
        <w:t>Şekil 1.</w:t>
      </w:r>
      <w:proofErr w:type="gramStart"/>
      <w:r>
        <w:rPr>
          <w:b/>
        </w:rPr>
        <w:t>15</w:t>
      </w:r>
      <w:r w:rsidRPr="00FB552F">
        <w:rPr>
          <w:b/>
        </w:rPr>
        <w:t xml:space="preserve"> :</w:t>
      </w:r>
      <w:r>
        <w:t xml:space="preserve"> Lojistik</w:t>
      </w:r>
      <w:proofErr w:type="gramEnd"/>
      <w:r>
        <w:t xml:space="preserve"> </w:t>
      </w:r>
      <w:proofErr w:type="spellStart"/>
      <w:r>
        <w:t>regrasyon</w:t>
      </w:r>
      <w:proofErr w:type="spellEnd"/>
      <w:r>
        <w:t xml:space="preserve"> kaba kod</w:t>
      </w:r>
    </w:p>
    <w:p w14:paraId="35FBF42C" w14:textId="77777777" w:rsidR="009E7217" w:rsidRDefault="009E7217" w:rsidP="004D4394">
      <w:pPr>
        <w:pStyle w:val="TezMetni15Satr"/>
        <w:ind w:firstLine="0"/>
        <w:jc w:val="center"/>
      </w:pPr>
    </w:p>
    <w:p w14:paraId="1DD31F6B" w14:textId="2EAF8EF2" w:rsidR="009E7217" w:rsidRDefault="009E7217" w:rsidP="009E7217">
      <w:pPr>
        <w:pStyle w:val="TezMetni15Satr"/>
        <w:ind w:firstLine="0"/>
        <w:jc w:val="left"/>
      </w:pPr>
    </w:p>
    <w:p w14:paraId="42B90593" w14:textId="77777777" w:rsidR="009E7217" w:rsidRDefault="009E7217" w:rsidP="009E7217">
      <w:pPr>
        <w:pStyle w:val="TezMetni15Satr"/>
        <w:ind w:firstLine="0"/>
        <w:jc w:val="left"/>
      </w:pPr>
      <w:r>
        <w:t xml:space="preserve">Sisteme kayıt olan katılımcı firmalara bir anket </w:t>
      </w:r>
      <w:proofErr w:type="spellStart"/>
      <w:r>
        <w:t>dolduralarak</w:t>
      </w:r>
      <w:proofErr w:type="spellEnd"/>
      <w:r>
        <w:t xml:space="preserve"> faaliyet alanlarının puanlandırılması istenmektedir. Ziyaretçiler için ise ilgilendikleri firmalardan 10 tanesini seçmesi istemektedir. Katılımcı firmalar </w:t>
      </w:r>
      <w:proofErr w:type="gramStart"/>
      <w:r>
        <w:t>dan</w:t>
      </w:r>
      <w:proofErr w:type="gramEnd"/>
      <w:r>
        <w:t xml:space="preserve"> alınan faaliyet alanları puanlar sistemin veri tabanında saklanır ziyaretçiler seçtiği firmalar ile lojistik </w:t>
      </w:r>
      <w:proofErr w:type="spellStart"/>
      <w:r>
        <w:t>regrasyon</w:t>
      </w:r>
      <w:proofErr w:type="spellEnd"/>
      <w:r>
        <w:t xml:space="preserve"> için kullanılacak olan </w:t>
      </w:r>
      <w:proofErr w:type="spellStart"/>
      <w:r>
        <w:t>bias</w:t>
      </w:r>
      <w:proofErr w:type="spellEnd"/>
      <w:r>
        <w:t xml:space="preserve"> katsayıları hesaplanır daha sonra bu </w:t>
      </w:r>
      <w:proofErr w:type="spellStart"/>
      <w:r>
        <w:t>bias</w:t>
      </w:r>
      <w:proofErr w:type="spellEnd"/>
      <w:r>
        <w:t xml:space="preserve"> katsayıları ile sistemin </w:t>
      </w:r>
      <w:proofErr w:type="spellStart"/>
      <w:r>
        <w:t>veritabanında</w:t>
      </w:r>
      <w:proofErr w:type="spellEnd"/>
      <w:r>
        <w:t xml:space="preserve"> kayıtlı olan firmaların faaliyet alanlarına verdikleri puanlara uygulanarak ziyaretçilere 5 adet firma önerisinde bulunur.</w:t>
      </w:r>
    </w:p>
    <w:p w14:paraId="6B80ED89" w14:textId="77777777" w:rsidR="009E7217" w:rsidRDefault="009E7217" w:rsidP="009E7217">
      <w:pPr>
        <w:pStyle w:val="TezMetni15Satr"/>
        <w:ind w:firstLine="0"/>
        <w:jc w:val="left"/>
        <w:rPr>
          <w:noProof/>
        </w:rPr>
      </w:pPr>
    </w:p>
    <w:p w14:paraId="4C25A1B9" w14:textId="77777777" w:rsidR="009E7217" w:rsidRDefault="009E7217" w:rsidP="009E7217">
      <w:pPr>
        <w:pStyle w:val="TezMetni15Satr"/>
        <w:ind w:firstLine="0"/>
        <w:jc w:val="left"/>
        <w:rPr>
          <w:noProof/>
        </w:rPr>
      </w:pPr>
    </w:p>
    <w:p w14:paraId="5ABA00E9" w14:textId="77777777" w:rsidR="009E7217" w:rsidRDefault="009E7217" w:rsidP="009E7217">
      <w:pPr>
        <w:pStyle w:val="TezMetni15Satr"/>
        <w:ind w:firstLine="0"/>
        <w:jc w:val="left"/>
        <w:rPr>
          <w:noProof/>
        </w:rPr>
      </w:pPr>
      <w:r>
        <w:rPr>
          <w:noProof/>
        </w:rPr>
        <w:t>Katılımcı firmaların sistemde dolduracağı anket Şekil 1.16 da gösterilmiştir.</w:t>
      </w:r>
    </w:p>
    <w:p w14:paraId="4E3EEE29" w14:textId="3029DC8C" w:rsidR="009E7217" w:rsidRDefault="00C63628" w:rsidP="009E7217">
      <w:pPr>
        <w:pStyle w:val="TezMetni15Satr"/>
        <w:ind w:firstLine="0"/>
        <w:jc w:val="center"/>
      </w:pPr>
      <w:r>
        <w:rPr>
          <w:noProof/>
        </w:rPr>
        <w:lastRenderedPageBreak/>
        <w:drawing>
          <wp:inline distT="0" distB="0" distL="0" distR="0" wp14:anchorId="30543E16" wp14:editId="0313F851">
            <wp:extent cx="5391150" cy="3762375"/>
            <wp:effectExtent l="0" t="0" r="0" b="9525"/>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150" cy="3762375"/>
                    </a:xfrm>
                    <a:prstGeom prst="rect">
                      <a:avLst/>
                    </a:prstGeom>
                    <a:noFill/>
                    <a:ln>
                      <a:noFill/>
                    </a:ln>
                  </pic:spPr>
                </pic:pic>
              </a:graphicData>
            </a:graphic>
          </wp:inline>
        </w:drawing>
      </w:r>
    </w:p>
    <w:p w14:paraId="1B3BA614" w14:textId="14F363F4" w:rsidR="009E7217" w:rsidRDefault="009E7217" w:rsidP="009E7217">
      <w:pPr>
        <w:pStyle w:val="TezMetni15Satr"/>
        <w:ind w:firstLine="0"/>
        <w:jc w:val="center"/>
      </w:pPr>
      <w:r>
        <w:rPr>
          <w:b/>
        </w:rPr>
        <w:t>Şekil 1.</w:t>
      </w:r>
      <w:proofErr w:type="gramStart"/>
      <w:r>
        <w:rPr>
          <w:b/>
        </w:rPr>
        <w:t>16</w:t>
      </w:r>
      <w:r w:rsidRPr="00FB552F">
        <w:rPr>
          <w:b/>
        </w:rPr>
        <w:t xml:space="preserve"> </w:t>
      </w:r>
      <w:r>
        <w:rPr>
          <w:b/>
        </w:rPr>
        <w:t xml:space="preserve">: </w:t>
      </w:r>
      <w:r>
        <w:t>Katılımcı</w:t>
      </w:r>
      <w:proofErr w:type="gramEnd"/>
      <w:r>
        <w:t xml:space="preserve"> firma faaliyet alanı anketi</w:t>
      </w:r>
    </w:p>
    <w:p w14:paraId="0976A772" w14:textId="77777777" w:rsidR="00986F64" w:rsidRDefault="00986F64" w:rsidP="009E7217">
      <w:pPr>
        <w:pStyle w:val="TezMetni15Satr"/>
        <w:ind w:firstLine="0"/>
        <w:jc w:val="center"/>
      </w:pPr>
    </w:p>
    <w:p w14:paraId="050A00B2" w14:textId="77777777" w:rsidR="00263A51" w:rsidRDefault="00263A51" w:rsidP="009E7217">
      <w:pPr>
        <w:pStyle w:val="TezMetni15Satr"/>
        <w:ind w:firstLine="0"/>
        <w:jc w:val="center"/>
      </w:pPr>
    </w:p>
    <w:p w14:paraId="6BC965C2" w14:textId="77777777" w:rsidR="00263A51" w:rsidRDefault="00263A51" w:rsidP="009E7217">
      <w:pPr>
        <w:pStyle w:val="TezMetni15Satr"/>
        <w:ind w:firstLine="0"/>
        <w:jc w:val="center"/>
      </w:pPr>
    </w:p>
    <w:p w14:paraId="2851AD0D" w14:textId="77777777" w:rsidR="00263A51" w:rsidRDefault="00263A51" w:rsidP="009E7217">
      <w:pPr>
        <w:pStyle w:val="TezMetni15Satr"/>
        <w:ind w:firstLine="0"/>
        <w:jc w:val="center"/>
      </w:pPr>
    </w:p>
    <w:p w14:paraId="6068A303" w14:textId="77777777" w:rsidR="00263A51" w:rsidRDefault="00263A51" w:rsidP="009E7217">
      <w:pPr>
        <w:pStyle w:val="TezMetni15Satr"/>
        <w:ind w:firstLine="0"/>
        <w:jc w:val="center"/>
      </w:pPr>
    </w:p>
    <w:p w14:paraId="29429B62" w14:textId="77777777" w:rsidR="00263A51" w:rsidRDefault="00263A51" w:rsidP="009E7217">
      <w:pPr>
        <w:pStyle w:val="TezMetni15Satr"/>
        <w:ind w:firstLine="0"/>
        <w:jc w:val="center"/>
      </w:pPr>
    </w:p>
    <w:p w14:paraId="7B4FCAA7" w14:textId="77777777" w:rsidR="00263A51" w:rsidRDefault="00263A51" w:rsidP="009E7217">
      <w:pPr>
        <w:pStyle w:val="TezMetni15Satr"/>
        <w:ind w:firstLine="0"/>
        <w:jc w:val="center"/>
      </w:pPr>
    </w:p>
    <w:p w14:paraId="3F1E5085" w14:textId="77777777" w:rsidR="00263A51" w:rsidRDefault="00263A51" w:rsidP="009E7217">
      <w:pPr>
        <w:pStyle w:val="TezMetni15Satr"/>
        <w:ind w:firstLine="0"/>
        <w:jc w:val="center"/>
      </w:pPr>
    </w:p>
    <w:p w14:paraId="0903CEDE" w14:textId="77777777" w:rsidR="00263A51" w:rsidRDefault="00263A51" w:rsidP="009E7217">
      <w:pPr>
        <w:pStyle w:val="TezMetni15Satr"/>
        <w:ind w:firstLine="0"/>
        <w:jc w:val="center"/>
      </w:pPr>
    </w:p>
    <w:p w14:paraId="7223D83D" w14:textId="77777777" w:rsidR="00263A51" w:rsidRDefault="00263A51" w:rsidP="009E7217">
      <w:pPr>
        <w:pStyle w:val="TezMetni15Satr"/>
        <w:ind w:firstLine="0"/>
        <w:jc w:val="center"/>
      </w:pPr>
    </w:p>
    <w:p w14:paraId="642B81D6" w14:textId="77777777" w:rsidR="00263A51" w:rsidRDefault="00263A51" w:rsidP="009E7217">
      <w:pPr>
        <w:pStyle w:val="TezMetni15Satr"/>
        <w:ind w:firstLine="0"/>
        <w:jc w:val="center"/>
      </w:pPr>
    </w:p>
    <w:p w14:paraId="7420DB4F" w14:textId="77777777" w:rsidR="00263A51" w:rsidRDefault="00263A51" w:rsidP="009E7217">
      <w:pPr>
        <w:pStyle w:val="TezMetni15Satr"/>
        <w:ind w:firstLine="0"/>
        <w:jc w:val="center"/>
      </w:pPr>
    </w:p>
    <w:p w14:paraId="512C294C" w14:textId="77777777" w:rsidR="00263A51" w:rsidRDefault="00263A51" w:rsidP="009E7217">
      <w:pPr>
        <w:pStyle w:val="TezMetni15Satr"/>
        <w:ind w:firstLine="0"/>
        <w:jc w:val="center"/>
      </w:pPr>
    </w:p>
    <w:p w14:paraId="26392958" w14:textId="1B3A8E1C" w:rsidR="00263A51" w:rsidRDefault="00263A51" w:rsidP="00263A51">
      <w:pPr>
        <w:pStyle w:val="TezMetni15Satr"/>
        <w:ind w:firstLine="0"/>
        <w:jc w:val="left"/>
      </w:pPr>
      <w:r>
        <w:t>Ziyaretçi firmalar sisteme girdikten sonra sol tarafta bulunan Öneri sistemi butonuna tıklayarak öner sistemi açılmaktadır. Şekil 1.17 ve Şekil 1.18 de gösterilmiştir.</w:t>
      </w:r>
    </w:p>
    <w:p w14:paraId="79F3DB8C" w14:textId="77777777" w:rsidR="00263A51" w:rsidRDefault="00263A51" w:rsidP="00263A51">
      <w:pPr>
        <w:pStyle w:val="TezMetni15Satr"/>
        <w:ind w:firstLine="0"/>
        <w:jc w:val="left"/>
      </w:pPr>
    </w:p>
    <w:p w14:paraId="306A9294" w14:textId="6F1745F5" w:rsidR="00263A51" w:rsidRDefault="00263A51" w:rsidP="00263A51">
      <w:pPr>
        <w:pStyle w:val="TezMetni15Satr"/>
        <w:ind w:firstLine="0"/>
        <w:jc w:val="left"/>
      </w:pPr>
      <w:r>
        <w:rPr>
          <w:noProof/>
        </w:rPr>
        <w:lastRenderedPageBreak/>
        <w:drawing>
          <wp:inline distT="0" distB="0" distL="0" distR="0" wp14:anchorId="6AE3AE34" wp14:editId="153A91D2">
            <wp:extent cx="5399405" cy="3300095"/>
            <wp:effectExtent l="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9405" cy="3300095"/>
                    </a:xfrm>
                    <a:prstGeom prst="rect">
                      <a:avLst/>
                    </a:prstGeom>
                  </pic:spPr>
                </pic:pic>
              </a:graphicData>
            </a:graphic>
          </wp:inline>
        </w:drawing>
      </w:r>
    </w:p>
    <w:p w14:paraId="28A563A5" w14:textId="1C4103A6" w:rsidR="00263A51" w:rsidRDefault="00263A51" w:rsidP="00263A51">
      <w:pPr>
        <w:pStyle w:val="TezMetni15Satr"/>
        <w:ind w:firstLine="0"/>
        <w:jc w:val="center"/>
      </w:pPr>
      <w:r>
        <w:rPr>
          <w:b/>
        </w:rPr>
        <w:t>Şekil 1.</w:t>
      </w:r>
      <w:proofErr w:type="gramStart"/>
      <w:r>
        <w:rPr>
          <w:b/>
        </w:rPr>
        <w:t>17</w:t>
      </w:r>
      <w:r w:rsidRPr="00FB552F">
        <w:rPr>
          <w:b/>
        </w:rPr>
        <w:t xml:space="preserve"> </w:t>
      </w:r>
      <w:r>
        <w:rPr>
          <w:b/>
        </w:rPr>
        <w:t xml:space="preserve">: </w:t>
      </w:r>
      <w:r>
        <w:t>Ziyaretçi</w:t>
      </w:r>
      <w:proofErr w:type="gramEnd"/>
      <w:r>
        <w:t xml:space="preserve"> firma öneri sistemi</w:t>
      </w:r>
    </w:p>
    <w:p w14:paraId="02F8D9BE" w14:textId="77777777" w:rsidR="00263A51" w:rsidRDefault="00263A51" w:rsidP="00263A51">
      <w:pPr>
        <w:pStyle w:val="TezMetni15Satr"/>
        <w:ind w:firstLine="0"/>
        <w:jc w:val="left"/>
      </w:pPr>
    </w:p>
    <w:p w14:paraId="28027FE1" w14:textId="138F8C67" w:rsidR="00986F64" w:rsidRDefault="00263A51" w:rsidP="00986F64">
      <w:pPr>
        <w:pStyle w:val="TezMetni15Satr"/>
        <w:ind w:firstLine="0"/>
        <w:jc w:val="left"/>
      </w:pPr>
      <w:r>
        <w:rPr>
          <w:noProof/>
        </w:rPr>
        <w:lastRenderedPageBreak/>
        <w:drawing>
          <wp:inline distT="0" distB="0" distL="0" distR="0" wp14:anchorId="3FE55856" wp14:editId="1C5C8B38">
            <wp:extent cx="5219700" cy="8534400"/>
            <wp:effectExtent l="0" t="0" r="0" b="0"/>
            <wp:docPr id="24" name="Resi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9700" cy="8534400"/>
                    </a:xfrm>
                    <a:prstGeom prst="rect">
                      <a:avLst/>
                    </a:prstGeom>
                    <a:noFill/>
                    <a:ln>
                      <a:noFill/>
                    </a:ln>
                  </pic:spPr>
                </pic:pic>
              </a:graphicData>
            </a:graphic>
          </wp:inline>
        </w:drawing>
      </w:r>
    </w:p>
    <w:p w14:paraId="2555A775" w14:textId="3D9DB210" w:rsidR="00263A51" w:rsidRDefault="00263A51" w:rsidP="00263A51">
      <w:pPr>
        <w:pStyle w:val="TezMetni15Satr"/>
        <w:ind w:firstLine="0"/>
        <w:jc w:val="center"/>
      </w:pPr>
      <w:r>
        <w:rPr>
          <w:b/>
        </w:rPr>
        <w:t>Şekil 1.</w:t>
      </w:r>
      <w:proofErr w:type="gramStart"/>
      <w:r>
        <w:rPr>
          <w:b/>
        </w:rPr>
        <w:t>18</w:t>
      </w:r>
      <w:r w:rsidRPr="00FB552F">
        <w:rPr>
          <w:b/>
        </w:rPr>
        <w:t xml:space="preserve"> </w:t>
      </w:r>
      <w:r>
        <w:rPr>
          <w:b/>
        </w:rPr>
        <w:t xml:space="preserve">: </w:t>
      </w:r>
      <w:r>
        <w:t>Ziyaretçi</w:t>
      </w:r>
      <w:proofErr w:type="gramEnd"/>
      <w:r>
        <w:t xml:space="preserve"> firma öneri sistemi için firmalar</w:t>
      </w:r>
    </w:p>
    <w:p w14:paraId="0535B281" w14:textId="41200A54" w:rsidR="00263A51" w:rsidRDefault="00C63628" w:rsidP="00986F64">
      <w:pPr>
        <w:pStyle w:val="TezMetni15Satr"/>
        <w:ind w:firstLine="0"/>
        <w:jc w:val="left"/>
      </w:pPr>
      <w:r>
        <w:lastRenderedPageBreak/>
        <w:t>Kişi 10 adet firma seçtikten sonra gönder butonuna basıldığında arka planda lojistik regresyon algoritmaları çalışarak ziyaretçi ye en uygun 5 adet firmaya Şekil 1.19 da listelemektedir.</w:t>
      </w:r>
    </w:p>
    <w:p w14:paraId="2D3BCD8C" w14:textId="77777777" w:rsidR="00C63628" w:rsidRDefault="00C63628" w:rsidP="00986F64">
      <w:pPr>
        <w:pStyle w:val="TezMetni15Satr"/>
        <w:ind w:firstLine="0"/>
        <w:jc w:val="left"/>
      </w:pPr>
    </w:p>
    <w:p w14:paraId="19563C47" w14:textId="6D9E7914" w:rsidR="00C63628" w:rsidRDefault="00C63628" w:rsidP="00986F64">
      <w:pPr>
        <w:pStyle w:val="TezMetni15Satr"/>
        <w:ind w:firstLine="0"/>
        <w:jc w:val="left"/>
      </w:pPr>
      <w:r>
        <w:rPr>
          <w:noProof/>
        </w:rPr>
        <w:drawing>
          <wp:inline distT="0" distB="0" distL="0" distR="0" wp14:anchorId="7397DA17" wp14:editId="0229C4E1">
            <wp:extent cx="5399405" cy="2181860"/>
            <wp:effectExtent l="0" t="0" r="0" b="889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399405" cy="2181860"/>
                    </a:xfrm>
                    <a:prstGeom prst="rect">
                      <a:avLst/>
                    </a:prstGeom>
                  </pic:spPr>
                </pic:pic>
              </a:graphicData>
            </a:graphic>
          </wp:inline>
        </w:drawing>
      </w:r>
    </w:p>
    <w:p w14:paraId="55082CC7" w14:textId="6F2889D2" w:rsidR="00C63628" w:rsidRDefault="00C63628" w:rsidP="00C63628">
      <w:pPr>
        <w:pStyle w:val="TezMetni15Satr"/>
        <w:ind w:firstLine="0"/>
        <w:jc w:val="center"/>
      </w:pPr>
      <w:r>
        <w:rPr>
          <w:b/>
        </w:rPr>
        <w:t>Şekil 1.</w:t>
      </w:r>
      <w:proofErr w:type="gramStart"/>
      <w:r>
        <w:rPr>
          <w:b/>
        </w:rPr>
        <w:t>19</w:t>
      </w:r>
      <w:r w:rsidRPr="00FB552F">
        <w:rPr>
          <w:b/>
        </w:rPr>
        <w:t xml:space="preserve"> </w:t>
      </w:r>
      <w:r>
        <w:rPr>
          <w:b/>
        </w:rPr>
        <w:t xml:space="preserve">: </w:t>
      </w:r>
      <w:r>
        <w:t>Ziyaretçi</w:t>
      </w:r>
      <w:proofErr w:type="gramEnd"/>
      <w:r>
        <w:t xml:space="preserve"> firmaya önerilen 5 adet firma</w:t>
      </w:r>
      <w:r w:rsidR="00817179">
        <w:t xml:space="preserve"> bilgileri</w:t>
      </w:r>
    </w:p>
    <w:p w14:paraId="1772909B" w14:textId="77777777" w:rsidR="00C63628" w:rsidRPr="009E7217" w:rsidRDefault="00C63628" w:rsidP="00C63628">
      <w:pPr>
        <w:pStyle w:val="TezMetni15Satr"/>
        <w:ind w:firstLine="0"/>
        <w:jc w:val="center"/>
      </w:pPr>
    </w:p>
    <w:p w14:paraId="2919812F" w14:textId="79CB9F99" w:rsidR="004D4394" w:rsidRDefault="004D4394" w:rsidP="004D4394">
      <w:pPr>
        <w:pStyle w:val="TezMetni15Satr"/>
        <w:ind w:firstLine="0"/>
        <w:jc w:val="center"/>
      </w:pPr>
    </w:p>
    <w:p w14:paraId="558537B7" w14:textId="77777777" w:rsidR="004D4394" w:rsidRDefault="004D4394" w:rsidP="00E778C7">
      <w:pPr>
        <w:pStyle w:val="TezMetni15Satr"/>
        <w:ind w:firstLine="0"/>
        <w:jc w:val="left"/>
      </w:pPr>
    </w:p>
    <w:p w14:paraId="7E14D8A5" w14:textId="77777777" w:rsidR="004D4394" w:rsidRDefault="004D4394" w:rsidP="00E778C7">
      <w:pPr>
        <w:pStyle w:val="TezMetni15Satr"/>
        <w:ind w:firstLine="0"/>
        <w:jc w:val="left"/>
      </w:pPr>
    </w:p>
    <w:p w14:paraId="23C858F8" w14:textId="77777777" w:rsidR="00B356D3" w:rsidRDefault="00B356D3" w:rsidP="00B356D3">
      <w:pPr>
        <w:pStyle w:val="TezMetni15Satr"/>
        <w:ind w:firstLine="0"/>
        <w:jc w:val="center"/>
      </w:pPr>
    </w:p>
    <w:p w14:paraId="5976119F" w14:textId="77777777" w:rsidR="00B356D3" w:rsidRDefault="00B356D3" w:rsidP="00B356D3">
      <w:pPr>
        <w:pStyle w:val="TezMetni15Satr"/>
        <w:ind w:firstLine="0"/>
        <w:jc w:val="center"/>
      </w:pPr>
    </w:p>
    <w:p w14:paraId="1AD3C57B" w14:textId="77777777" w:rsidR="009D564E" w:rsidRDefault="009D564E" w:rsidP="009D564E">
      <w:pPr>
        <w:pStyle w:val="TezMetni15Satr"/>
      </w:pPr>
    </w:p>
    <w:p w14:paraId="494BC48B" w14:textId="77777777" w:rsidR="009D564E" w:rsidRDefault="009D564E" w:rsidP="009D564E">
      <w:pPr>
        <w:pStyle w:val="TezMetni15Satr"/>
      </w:pPr>
    </w:p>
    <w:p w14:paraId="7ABFDF8F" w14:textId="77777777" w:rsidR="009D564E" w:rsidRDefault="009D564E" w:rsidP="009D564E">
      <w:pPr>
        <w:pStyle w:val="TezMetni15Satr"/>
      </w:pPr>
    </w:p>
    <w:p w14:paraId="2DF073B3" w14:textId="77777777" w:rsidR="009D564E" w:rsidRDefault="009D564E" w:rsidP="009D564E">
      <w:pPr>
        <w:pStyle w:val="TezMetni15Satr"/>
      </w:pPr>
    </w:p>
    <w:p w14:paraId="7C937284" w14:textId="77777777" w:rsidR="009D564E" w:rsidRDefault="009D564E" w:rsidP="009D564E">
      <w:pPr>
        <w:pStyle w:val="TezMetni15Satr"/>
      </w:pPr>
    </w:p>
    <w:p w14:paraId="3F9D1FA6" w14:textId="77777777" w:rsidR="009D564E" w:rsidRDefault="009D564E" w:rsidP="009D564E">
      <w:pPr>
        <w:pStyle w:val="TezMetni15Satr"/>
      </w:pPr>
    </w:p>
    <w:p w14:paraId="09D3FA26" w14:textId="77777777" w:rsidR="009D564E" w:rsidRDefault="009D564E" w:rsidP="009D564E">
      <w:pPr>
        <w:pStyle w:val="TezMetni15Satr"/>
      </w:pPr>
    </w:p>
    <w:p w14:paraId="24304B4A" w14:textId="77777777" w:rsidR="009D564E" w:rsidRDefault="009D564E" w:rsidP="009D564E">
      <w:pPr>
        <w:pStyle w:val="TezMetni15Satr"/>
      </w:pPr>
    </w:p>
    <w:p w14:paraId="6BC5144C" w14:textId="77777777" w:rsidR="009D564E" w:rsidRDefault="009D564E" w:rsidP="009D564E">
      <w:pPr>
        <w:pStyle w:val="TezMetni15Satr"/>
      </w:pPr>
    </w:p>
    <w:p w14:paraId="02A88D37" w14:textId="77777777" w:rsidR="009D564E" w:rsidRDefault="009D564E" w:rsidP="009D564E">
      <w:pPr>
        <w:pStyle w:val="TezMetni15Satr"/>
      </w:pPr>
    </w:p>
    <w:p w14:paraId="173E3626" w14:textId="77777777" w:rsidR="009D564E" w:rsidRDefault="009D564E" w:rsidP="009D564E">
      <w:pPr>
        <w:pStyle w:val="TezMetni15Satr"/>
      </w:pPr>
    </w:p>
    <w:p w14:paraId="48B00801" w14:textId="77777777" w:rsidR="009D564E" w:rsidRDefault="009D564E" w:rsidP="009D564E">
      <w:pPr>
        <w:pStyle w:val="TezMetni15Satr"/>
      </w:pPr>
    </w:p>
    <w:p w14:paraId="242FE1B0" w14:textId="77777777" w:rsidR="009D564E" w:rsidRDefault="009D564E" w:rsidP="009D564E">
      <w:pPr>
        <w:pStyle w:val="TezMetni15Satr"/>
      </w:pPr>
    </w:p>
    <w:p w14:paraId="5BF1CFD0" w14:textId="77777777" w:rsidR="009D564E" w:rsidRDefault="009D564E" w:rsidP="009D564E">
      <w:pPr>
        <w:pStyle w:val="TezMetni15Satr"/>
      </w:pPr>
    </w:p>
    <w:p w14:paraId="66BE4536" w14:textId="77777777" w:rsidR="009D564E" w:rsidRDefault="009D564E" w:rsidP="009D564E">
      <w:pPr>
        <w:pStyle w:val="TezMetni15Satr"/>
      </w:pPr>
    </w:p>
    <w:p w14:paraId="2C7222FA" w14:textId="77777777" w:rsidR="009D564E" w:rsidRDefault="009D564E" w:rsidP="009D564E">
      <w:pPr>
        <w:pStyle w:val="TezMetni15Satr"/>
      </w:pPr>
    </w:p>
    <w:p w14:paraId="31B49C0D" w14:textId="066F7706" w:rsidR="009D564E" w:rsidRDefault="009D564E">
      <w:bookmarkStart w:id="31" w:name="_Toc257628877"/>
    </w:p>
    <w:p w14:paraId="78D36048" w14:textId="77777777" w:rsidR="009D564E" w:rsidRPr="005B5FDE" w:rsidRDefault="009D564E" w:rsidP="009D564E">
      <w:pPr>
        <w:pStyle w:val="Balk1derece"/>
      </w:pPr>
      <w:bookmarkStart w:id="32" w:name="_Toc503983498"/>
      <w:r w:rsidRPr="005B5FDE">
        <w:t>KAYNAKLAR</w:t>
      </w:r>
      <w:bookmarkEnd w:id="31"/>
      <w:bookmarkEnd w:id="32"/>
    </w:p>
    <w:p w14:paraId="6021A7E2" w14:textId="77777777" w:rsidR="009D564E" w:rsidRDefault="009D564E" w:rsidP="005B6FA3">
      <w:pPr>
        <w:pStyle w:val="KaynaklarListesi"/>
        <w:ind w:left="0" w:firstLine="0"/>
      </w:pPr>
    </w:p>
    <w:p w14:paraId="1AE79061" w14:textId="3286ECD6" w:rsidR="00A91403" w:rsidRDefault="005B6FA3" w:rsidP="00A91403">
      <w:pPr>
        <w:widowControl w:val="0"/>
        <w:autoSpaceDE w:val="0"/>
        <w:autoSpaceDN w:val="0"/>
        <w:adjustRightInd w:val="0"/>
        <w:ind w:left="640" w:hanging="640"/>
        <w:jc w:val="both"/>
        <w:rPr>
          <w:noProof/>
        </w:rPr>
      </w:pPr>
      <w:r>
        <w:fldChar w:fldCharType="begin" w:fldLock="1"/>
      </w:r>
      <w:r>
        <w:instrText xml:space="preserve">ADDIN Mendeley Bibliography CSL_BIBLIOGRAPHY </w:instrText>
      </w:r>
      <w:r>
        <w:fldChar w:fldCharType="separate"/>
      </w:r>
      <w:r w:rsidRPr="005B6FA3">
        <w:rPr>
          <w:noProof/>
        </w:rPr>
        <w:t>[1]</w:t>
      </w:r>
      <w:r w:rsidRPr="005B6FA3">
        <w:rPr>
          <w:noProof/>
        </w:rPr>
        <w:tab/>
      </w:r>
      <w:r w:rsidR="00A91403">
        <w:rPr>
          <w:noProof/>
        </w:rPr>
        <w:t xml:space="preserve">Spring Boot Documentation </w:t>
      </w:r>
      <w:r w:rsidR="00A91403">
        <w:rPr>
          <w:noProof/>
        </w:rPr>
        <w:tab/>
      </w:r>
      <w:r w:rsidR="00A91403">
        <w:rPr>
          <w:noProof/>
        </w:rPr>
        <w:tab/>
        <w:t xml:space="preserve">: </w:t>
      </w:r>
      <w:r w:rsidR="00A91403" w:rsidRPr="00A91403">
        <w:rPr>
          <w:noProof/>
        </w:rPr>
        <w:t>https://projects.spring.io/spring-boot/</w:t>
      </w:r>
    </w:p>
    <w:p w14:paraId="2C608E58" w14:textId="09AC01AC" w:rsidR="00A91403" w:rsidRPr="005B6FA3" w:rsidRDefault="00A91403" w:rsidP="00A91403">
      <w:pPr>
        <w:widowControl w:val="0"/>
        <w:autoSpaceDE w:val="0"/>
        <w:autoSpaceDN w:val="0"/>
        <w:adjustRightInd w:val="0"/>
        <w:ind w:left="640" w:hanging="640"/>
        <w:jc w:val="both"/>
        <w:rPr>
          <w:noProof/>
        </w:rPr>
      </w:pPr>
      <w:r>
        <w:rPr>
          <w:noProof/>
        </w:rPr>
        <w:t>[2]</w:t>
      </w:r>
      <w:r>
        <w:rPr>
          <w:noProof/>
        </w:rPr>
        <w:tab/>
        <w:t xml:space="preserve">Bootstrap Documentation </w:t>
      </w:r>
      <w:r>
        <w:rPr>
          <w:noProof/>
        </w:rPr>
        <w:tab/>
      </w:r>
      <w:r>
        <w:rPr>
          <w:noProof/>
        </w:rPr>
        <w:tab/>
        <w:t xml:space="preserve">: </w:t>
      </w:r>
      <w:r w:rsidRPr="00A91403">
        <w:rPr>
          <w:noProof/>
        </w:rPr>
        <w:t>https://getbootstrap.com/docs/4.0/getting-started/introduction/</w:t>
      </w:r>
    </w:p>
    <w:p w14:paraId="5A9F5475" w14:textId="4E180623" w:rsidR="005B6FA3" w:rsidRPr="005B6FA3" w:rsidRDefault="00A91403" w:rsidP="005B6FA3">
      <w:pPr>
        <w:widowControl w:val="0"/>
        <w:autoSpaceDE w:val="0"/>
        <w:autoSpaceDN w:val="0"/>
        <w:adjustRightInd w:val="0"/>
        <w:ind w:left="640" w:hanging="640"/>
        <w:jc w:val="both"/>
        <w:rPr>
          <w:noProof/>
        </w:rPr>
      </w:pPr>
      <w:r>
        <w:rPr>
          <w:noProof/>
        </w:rPr>
        <w:t>[3</w:t>
      </w:r>
      <w:r w:rsidR="005B6FA3" w:rsidRPr="005B6FA3">
        <w:rPr>
          <w:noProof/>
        </w:rPr>
        <w:t>]</w:t>
      </w:r>
      <w:r w:rsidR="005B6FA3" w:rsidRPr="005B6FA3">
        <w:rPr>
          <w:noProof/>
        </w:rPr>
        <w:tab/>
      </w:r>
      <w:r>
        <w:rPr>
          <w:noProof/>
        </w:rPr>
        <w:t>Postgresql Documentation</w:t>
      </w:r>
      <w:r>
        <w:rPr>
          <w:noProof/>
        </w:rPr>
        <w:tab/>
      </w:r>
      <w:r>
        <w:rPr>
          <w:noProof/>
        </w:rPr>
        <w:tab/>
        <w:t xml:space="preserve">: </w:t>
      </w:r>
      <w:r w:rsidRPr="00A91403">
        <w:rPr>
          <w:noProof/>
        </w:rPr>
        <w:t>https://www.postgresql.org/docs/</w:t>
      </w:r>
    </w:p>
    <w:p w14:paraId="46EACE7C" w14:textId="64E4AB88" w:rsidR="004D0B85" w:rsidRPr="005B6FA3" w:rsidRDefault="00A91403" w:rsidP="004D0B85">
      <w:pPr>
        <w:widowControl w:val="0"/>
        <w:autoSpaceDE w:val="0"/>
        <w:autoSpaceDN w:val="0"/>
        <w:adjustRightInd w:val="0"/>
        <w:ind w:left="640" w:hanging="640"/>
        <w:jc w:val="both"/>
        <w:rPr>
          <w:noProof/>
        </w:rPr>
      </w:pPr>
      <w:r>
        <w:rPr>
          <w:noProof/>
        </w:rPr>
        <w:t>[4</w:t>
      </w:r>
      <w:r w:rsidR="005B6FA3" w:rsidRPr="005B6FA3">
        <w:rPr>
          <w:noProof/>
        </w:rPr>
        <w:t>]</w:t>
      </w:r>
      <w:r w:rsidR="005B6FA3" w:rsidRPr="005B6FA3">
        <w:rPr>
          <w:noProof/>
        </w:rPr>
        <w:tab/>
      </w:r>
      <w:r>
        <w:rPr>
          <w:noProof/>
        </w:rPr>
        <w:t xml:space="preserve">Maven repository Spring boot </w:t>
      </w:r>
      <w:r>
        <w:rPr>
          <w:noProof/>
        </w:rPr>
        <w:tab/>
        <w:t xml:space="preserve">: </w:t>
      </w:r>
      <w:r w:rsidRPr="00A91403">
        <w:rPr>
          <w:noProof/>
        </w:rPr>
        <w:t>https://mvnrepository.com/artifact/org.springframework.boot</w:t>
      </w:r>
      <w:r w:rsidR="004D0B85">
        <w:fldChar w:fldCharType="begin" w:fldLock="1"/>
      </w:r>
      <w:r w:rsidR="004D0B85">
        <w:instrText xml:space="preserve">ADDIN Mendeley Bibliography CSL_BIBLIOGRAPHY </w:instrText>
      </w:r>
      <w:r w:rsidR="004D0B85">
        <w:fldChar w:fldCharType="separate"/>
      </w:r>
    </w:p>
    <w:p w14:paraId="39004EAA" w14:textId="652426B7" w:rsidR="004D0B85" w:rsidRPr="005B6FA3" w:rsidRDefault="004D0B85" w:rsidP="004D0B85">
      <w:pPr>
        <w:widowControl w:val="0"/>
        <w:autoSpaceDE w:val="0"/>
        <w:autoSpaceDN w:val="0"/>
        <w:adjustRightInd w:val="0"/>
        <w:ind w:left="640" w:hanging="640"/>
        <w:jc w:val="both"/>
        <w:rPr>
          <w:noProof/>
        </w:rPr>
      </w:pPr>
      <w:r>
        <w:rPr>
          <w:noProof/>
        </w:rPr>
        <w:t>[5</w:t>
      </w:r>
      <w:r w:rsidRPr="005B6FA3">
        <w:rPr>
          <w:noProof/>
        </w:rPr>
        <w:t>]</w:t>
      </w:r>
      <w:r w:rsidRPr="005B6FA3">
        <w:rPr>
          <w:noProof/>
        </w:rPr>
        <w:tab/>
      </w:r>
      <w:r>
        <w:rPr>
          <w:noProof/>
        </w:rPr>
        <w:t>Tüyap Fuar ve Kongre Merkezi</w:t>
      </w:r>
      <w:r>
        <w:rPr>
          <w:noProof/>
        </w:rPr>
        <w:tab/>
        <w:t xml:space="preserve">: </w:t>
      </w:r>
      <w:r w:rsidRPr="004D0B85">
        <w:rPr>
          <w:noProof/>
        </w:rPr>
        <w:t>http://tuyap.com.tr/</w:t>
      </w:r>
    </w:p>
    <w:p w14:paraId="5BD6A939" w14:textId="77769EF8" w:rsidR="004D0B85" w:rsidRDefault="004D0B85" w:rsidP="004D0B85">
      <w:pPr>
        <w:widowControl w:val="0"/>
        <w:autoSpaceDE w:val="0"/>
        <w:autoSpaceDN w:val="0"/>
        <w:adjustRightInd w:val="0"/>
        <w:jc w:val="both"/>
        <w:rPr>
          <w:noProof/>
        </w:rPr>
      </w:pPr>
      <w:r>
        <w:rPr>
          <w:noProof/>
        </w:rPr>
        <w:t>[6</w:t>
      </w:r>
      <w:r w:rsidRPr="005B6FA3">
        <w:rPr>
          <w:noProof/>
        </w:rPr>
        <w:t>]</w:t>
      </w:r>
      <w:r w:rsidRPr="005B6FA3">
        <w:rPr>
          <w:noProof/>
        </w:rPr>
        <w:tab/>
      </w:r>
      <w:r>
        <w:rPr>
          <w:noProof/>
        </w:rPr>
        <w:t>Dizayn Bilgi İşlem ve</w:t>
      </w:r>
      <w:r>
        <w:rPr>
          <w:noProof/>
        </w:rPr>
        <w:tab/>
        <w:t>Dış</w:t>
      </w:r>
      <w:r>
        <w:rPr>
          <w:noProof/>
        </w:rPr>
        <w:tab/>
        <w:t>Tic.Ltd.Şti.</w:t>
      </w:r>
      <w:r>
        <w:rPr>
          <w:noProof/>
        </w:rPr>
        <w:tab/>
        <w:t xml:space="preserve">: </w:t>
      </w:r>
      <w:r w:rsidRPr="004D0B85">
        <w:rPr>
          <w:noProof/>
        </w:rPr>
        <w:t>http://fuarsistem.com/</w:t>
      </w:r>
    </w:p>
    <w:p w14:paraId="719DF0C9" w14:textId="1851FC45" w:rsidR="00F03354" w:rsidRDefault="00F03354" w:rsidP="004D0B85">
      <w:pPr>
        <w:widowControl w:val="0"/>
        <w:autoSpaceDE w:val="0"/>
        <w:autoSpaceDN w:val="0"/>
        <w:adjustRightInd w:val="0"/>
        <w:jc w:val="both"/>
        <w:rPr>
          <w:noProof/>
        </w:rPr>
      </w:pPr>
      <w:r>
        <w:rPr>
          <w:noProof/>
        </w:rPr>
        <w:t>[7]</w:t>
      </w:r>
      <w:r>
        <w:rPr>
          <w:noProof/>
        </w:rPr>
        <w:tab/>
        <w:t>ASP.NET MVC</w:t>
      </w:r>
      <w:r>
        <w:rPr>
          <w:noProof/>
        </w:rPr>
        <w:tab/>
        <w:t xml:space="preserve"> </w:t>
      </w:r>
      <w:r>
        <w:rPr>
          <w:noProof/>
        </w:rPr>
        <w:tab/>
      </w:r>
      <w:r>
        <w:rPr>
          <w:noProof/>
        </w:rPr>
        <w:tab/>
        <w:t>:</w:t>
      </w:r>
      <w:r w:rsidRPr="00F03354">
        <w:rPr>
          <w:noProof/>
        </w:rPr>
        <w:t>https://www.asp.net/mvc</w:t>
      </w:r>
    </w:p>
    <w:p w14:paraId="7DC1C3AF" w14:textId="1C47AC93" w:rsidR="00F03354" w:rsidRDefault="00F03354" w:rsidP="004D0B85">
      <w:pPr>
        <w:widowControl w:val="0"/>
        <w:autoSpaceDE w:val="0"/>
        <w:autoSpaceDN w:val="0"/>
        <w:adjustRightInd w:val="0"/>
        <w:jc w:val="both"/>
        <w:rPr>
          <w:noProof/>
        </w:rPr>
      </w:pPr>
      <w:r>
        <w:rPr>
          <w:noProof/>
        </w:rPr>
        <w:t>[8]</w:t>
      </w:r>
      <w:r>
        <w:rPr>
          <w:noProof/>
        </w:rPr>
        <w:tab/>
        <w:t>MSSQL Server</w:t>
      </w:r>
      <w:r>
        <w:rPr>
          <w:noProof/>
        </w:rPr>
        <w:tab/>
      </w:r>
      <w:r>
        <w:rPr>
          <w:noProof/>
        </w:rPr>
        <w:tab/>
      </w:r>
      <w:r>
        <w:rPr>
          <w:noProof/>
        </w:rPr>
        <w:tab/>
        <w:t>:</w:t>
      </w:r>
      <w:r w:rsidRPr="00F03354">
        <w:rPr>
          <w:noProof/>
        </w:rPr>
        <w:t>https://www.microsoft.com/tr-tr/sql-server</w:t>
      </w:r>
    </w:p>
    <w:p w14:paraId="10ADCF19" w14:textId="5526C4E6" w:rsidR="00A91403" w:rsidRDefault="004D0B85" w:rsidP="004D0B85">
      <w:pPr>
        <w:widowControl w:val="0"/>
        <w:autoSpaceDE w:val="0"/>
        <w:autoSpaceDN w:val="0"/>
        <w:adjustRightInd w:val="0"/>
        <w:ind w:left="640" w:hanging="640"/>
        <w:jc w:val="both"/>
        <w:rPr>
          <w:noProof/>
        </w:rPr>
      </w:pPr>
      <w:r>
        <w:fldChar w:fldCharType="end"/>
      </w:r>
      <w:r w:rsidR="00A91403" w:rsidRPr="00A91403">
        <w:rPr>
          <w:noProof/>
        </w:rPr>
        <w:t xml:space="preserve"> </w:t>
      </w:r>
    </w:p>
    <w:p w14:paraId="5C142FC8" w14:textId="1BAF2C3C" w:rsidR="004D0B85" w:rsidRDefault="005B6FA3" w:rsidP="004D0B85">
      <w:pPr>
        <w:pStyle w:val="KaynaklarListesi"/>
        <w:ind w:left="0" w:firstLine="0"/>
      </w:pPr>
      <w:r>
        <w:fldChar w:fldCharType="end"/>
      </w:r>
    </w:p>
    <w:p w14:paraId="45B1F953" w14:textId="6D504108" w:rsidR="00354417" w:rsidRDefault="00354417" w:rsidP="005B6FA3">
      <w:pPr>
        <w:pStyle w:val="KaynaklarListesi"/>
        <w:ind w:left="0" w:firstLine="0"/>
      </w:pPr>
    </w:p>
    <w:sectPr w:rsidR="00354417" w:rsidSect="00157DB3">
      <w:headerReference w:type="default" r:id="rId36"/>
      <w:footerReference w:type="default" r:id="rId37"/>
      <w:pgSz w:w="11906" w:h="16838" w:code="9"/>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320A41" w14:textId="77777777" w:rsidR="008D4958" w:rsidRDefault="008D4958">
      <w:r>
        <w:separator/>
      </w:r>
    </w:p>
  </w:endnote>
  <w:endnote w:type="continuationSeparator" w:id="0">
    <w:p w14:paraId="654D8630" w14:textId="77777777" w:rsidR="008D4958" w:rsidRDefault="008D4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43"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Arial">
    <w:panose1 w:val="020B0604020202020204"/>
    <w:charset w:val="A2"/>
    <w:family w:val="swiss"/>
    <w:pitch w:val="variable"/>
    <w:sig w:usb0="E0002AFF" w:usb1="C0007843" w:usb2="00000009" w:usb3="00000000" w:csb0="000001FF" w:csb1="00000000"/>
  </w:font>
  <w:font w:name="Calibri Light">
    <w:panose1 w:val="020F0302020204030204"/>
    <w:charset w:val="A2"/>
    <w:family w:val="swiss"/>
    <w:pitch w:val="variable"/>
    <w:sig w:usb0="A00002EF" w:usb1="4000207B" w:usb2="00000000" w:usb3="00000000" w:csb0="0000019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41787" w14:textId="77777777" w:rsidR="00FF4A40" w:rsidRDefault="00FF4A40" w:rsidP="00157DB3">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14:paraId="58F75EF2" w14:textId="77777777" w:rsidR="00FF4A40" w:rsidRDefault="00FF4A40">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C72D1" w14:textId="77777777" w:rsidR="00FF4A40" w:rsidRDefault="00FF4A40" w:rsidP="00157DB3">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separate"/>
    </w:r>
    <w:r w:rsidR="000902D1">
      <w:rPr>
        <w:rStyle w:val="SayfaNumaras"/>
        <w:noProof/>
      </w:rPr>
      <w:t>vi</w:t>
    </w:r>
    <w:r>
      <w:rPr>
        <w:rStyle w:val="SayfaNumaras"/>
      </w:rPr>
      <w:fldChar w:fldCharType="end"/>
    </w:r>
  </w:p>
  <w:p w14:paraId="73ED705F" w14:textId="77777777" w:rsidR="00FF4A40" w:rsidRDefault="00FF4A40">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1DB3E" w14:textId="77777777" w:rsidR="00FF4A40" w:rsidRDefault="00FF4A40">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2D987" w14:textId="77777777" w:rsidR="008D4958" w:rsidRDefault="008D4958">
      <w:r>
        <w:separator/>
      </w:r>
    </w:p>
  </w:footnote>
  <w:footnote w:type="continuationSeparator" w:id="0">
    <w:p w14:paraId="46215DF9" w14:textId="77777777" w:rsidR="008D4958" w:rsidRDefault="008D49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1A06C" w14:textId="77777777" w:rsidR="00FF4A40" w:rsidRDefault="00FF4A40" w:rsidP="00157DB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1B64331E" w14:textId="77777777" w:rsidR="00FF4A40" w:rsidRDefault="00FF4A40" w:rsidP="00157DB3">
    <w:pPr>
      <w:pStyle w:val="stbilgi"/>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44125" w14:textId="77777777" w:rsidR="00FF4A40" w:rsidRDefault="00FF4A40" w:rsidP="00157DB3">
    <w:pPr>
      <w:pStyle w:val="stbilgi"/>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9C407" w14:textId="77777777" w:rsidR="00FF4A40" w:rsidRDefault="00FF4A40" w:rsidP="00157DB3">
    <w:pPr>
      <w:pStyle w:val="stbilgi"/>
      <w:ind w:right="36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C7066" w14:textId="77777777" w:rsidR="00FF4A40" w:rsidRDefault="00FF4A40" w:rsidP="00157DB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sidR="000902D1">
      <w:rPr>
        <w:rStyle w:val="SayfaNumaras"/>
        <w:noProof/>
      </w:rPr>
      <w:t>17</w:t>
    </w:r>
    <w:r>
      <w:rPr>
        <w:rStyle w:val="SayfaNumaras"/>
      </w:rPr>
      <w:fldChar w:fldCharType="end"/>
    </w:r>
  </w:p>
  <w:p w14:paraId="69A0D331" w14:textId="77777777" w:rsidR="00FF4A40" w:rsidRDefault="00FF4A40" w:rsidP="00157DB3">
    <w:pPr>
      <w:pStyle w:val="stbilgi"/>
      <w:ind w:right="360"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3AD3"/>
    <w:multiLevelType w:val="hybridMultilevel"/>
    <w:tmpl w:val="CF6CE79A"/>
    <w:lvl w:ilvl="0" w:tplc="041F0001">
      <w:start w:val="1"/>
      <w:numFmt w:val="bullet"/>
      <w:lvlText w:val=""/>
      <w:lvlJc w:val="left"/>
      <w:pPr>
        <w:ind w:left="1485" w:hanging="360"/>
      </w:pPr>
      <w:rPr>
        <w:rFonts w:ascii="Symbol" w:hAnsi="Symbol" w:hint="default"/>
      </w:rPr>
    </w:lvl>
    <w:lvl w:ilvl="1" w:tplc="041F0003" w:tentative="1">
      <w:start w:val="1"/>
      <w:numFmt w:val="bullet"/>
      <w:lvlText w:val="o"/>
      <w:lvlJc w:val="left"/>
      <w:pPr>
        <w:ind w:left="2205" w:hanging="360"/>
      </w:pPr>
      <w:rPr>
        <w:rFonts w:ascii="Courier New" w:hAnsi="Courier New" w:cs="Courier New" w:hint="default"/>
      </w:rPr>
    </w:lvl>
    <w:lvl w:ilvl="2" w:tplc="041F0005" w:tentative="1">
      <w:start w:val="1"/>
      <w:numFmt w:val="bullet"/>
      <w:lvlText w:val=""/>
      <w:lvlJc w:val="left"/>
      <w:pPr>
        <w:ind w:left="2925" w:hanging="360"/>
      </w:pPr>
      <w:rPr>
        <w:rFonts w:ascii="Wingdings" w:hAnsi="Wingdings" w:hint="default"/>
      </w:rPr>
    </w:lvl>
    <w:lvl w:ilvl="3" w:tplc="041F0001" w:tentative="1">
      <w:start w:val="1"/>
      <w:numFmt w:val="bullet"/>
      <w:lvlText w:val=""/>
      <w:lvlJc w:val="left"/>
      <w:pPr>
        <w:ind w:left="3645" w:hanging="360"/>
      </w:pPr>
      <w:rPr>
        <w:rFonts w:ascii="Symbol" w:hAnsi="Symbol" w:hint="default"/>
      </w:rPr>
    </w:lvl>
    <w:lvl w:ilvl="4" w:tplc="041F0003" w:tentative="1">
      <w:start w:val="1"/>
      <w:numFmt w:val="bullet"/>
      <w:lvlText w:val="o"/>
      <w:lvlJc w:val="left"/>
      <w:pPr>
        <w:ind w:left="4365" w:hanging="360"/>
      </w:pPr>
      <w:rPr>
        <w:rFonts w:ascii="Courier New" w:hAnsi="Courier New" w:cs="Courier New" w:hint="default"/>
      </w:rPr>
    </w:lvl>
    <w:lvl w:ilvl="5" w:tplc="041F0005" w:tentative="1">
      <w:start w:val="1"/>
      <w:numFmt w:val="bullet"/>
      <w:lvlText w:val=""/>
      <w:lvlJc w:val="left"/>
      <w:pPr>
        <w:ind w:left="5085" w:hanging="360"/>
      </w:pPr>
      <w:rPr>
        <w:rFonts w:ascii="Wingdings" w:hAnsi="Wingdings" w:hint="default"/>
      </w:rPr>
    </w:lvl>
    <w:lvl w:ilvl="6" w:tplc="041F0001" w:tentative="1">
      <w:start w:val="1"/>
      <w:numFmt w:val="bullet"/>
      <w:lvlText w:val=""/>
      <w:lvlJc w:val="left"/>
      <w:pPr>
        <w:ind w:left="5805" w:hanging="360"/>
      </w:pPr>
      <w:rPr>
        <w:rFonts w:ascii="Symbol" w:hAnsi="Symbol" w:hint="default"/>
      </w:rPr>
    </w:lvl>
    <w:lvl w:ilvl="7" w:tplc="041F0003" w:tentative="1">
      <w:start w:val="1"/>
      <w:numFmt w:val="bullet"/>
      <w:lvlText w:val="o"/>
      <w:lvlJc w:val="left"/>
      <w:pPr>
        <w:ind w:left="6525" w:hanging="360"/>
      </w:pPr>
      <w:rPr>
        <w:rFonts w:ascii="Courier New" w:hAnsi="Courier New" w:cs="Courier New" w:hint="default"/>
      </w:rPr>
    </w:lvl>
    <w:lvl w:ilvl="8" w:tplc="041F0005" w:tentative="1">
      <w:start w:val="1"/>
      <w:numFmt w:val="bullet"/>
      <w:lvlText w:val=""/>
      <w:lvlJc w:val="left"/>
      <w:pPr>
        <w:ind w:left="7245" w:hanging="360"/>
      </w:pPr>
      <w:rPr>
        <w:rFonts w:ascii="Wingdings" w:hAnsi="Wingdings" w:hint="default"/>
      </w:rPr>
    </w:lvl>
  </w:abstractNum>
  <w:abstractNum w:abstractNumId="1">
    <w:nsid w:val="1AC65F2B"/>
    <w:multiLevelType w:val="multilevel"/>
    <w:tmpl w:val="9698EC7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AE45E7E"/>
    <w:multiLevelType w:val="hybridMultilevel"/>
    <w:tmpl w:val="9D0689AA"/>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3">
    <w:nsid w:val="1D3365F6"/>
    <w:multiLevelType w:val="hybridMultilevel"/>
    <w:tmpl w:val="BC303480"/>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4">
    <w:nsid w:val="238D0016"/>
    <w:multiLevelType w:val="hybridMultilevel"/>
    <w:tmpl w:val="D8049440"/>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5">
    <w:nsid w:val="2B7A13A9"/>
    <w:multiLevelType w:val="hybridMultilevel"/>
    <w:tmpl w:val="E27EB6B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35077B84"/>
    <w:multiLevelType w:val="hybridMultilevel"/>
    <w:tmpl w:val="A79C9C60"/>
    <w:lvl w:ilvl="0" w:tplc="041F0001">
      <w:start w:val="1"/>
      <w:numFmt w:val="bullet"/>
      <w:lvlText w:val=""/>
      <w:lvlJc w:val="left"/>
      <w:pPr>
        <w:ind w:left="1429" w:hanging="360"/>
      </w:pPr>
      <w:rPr>
        <w:rFonts w:ascii="Symbol" w:hAnsi="Symbol" w:hint="default"/>
      </w:rPr>
    </w:lvl>
    <w:lvl w:ilvl="1" w:tplc="041F0003">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7">
    <w:nsid w:val="4614349C"/>
    <w:multiLevelType w:val="hybridMultilevel"/>
    <w:tmpl w:val="06703C82"/>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8">
    <w:nsid w:val="57C73028"/>
    <w:multiLevelType w:val="hybridMultilevel"/>
    <w:tmpl w:val="6E3EADD6"/>
    <w:lvl w:ilvl="0" w:tplc="041F0001">
      <w:start w:val="1"/>
      <w:numFmt w:val="bullet"/>
      <w:lvlText w:val=""/>
      <w:lvlJc w:val="left"/>
      <w:pPr>
        <w:ind w:left="1429" w:hanging="360"/>
      </w:pPr>
      <w:rPr>
        <w:rFonts w:ascii="Symbol" w:hAnsi="Symbol" w:hint="default"/>
      </w:rPr>
    </w:lvl>
    <w:lvl w:ilvl="1" w:tplc="041F0003" w:tentative="1">
      <w:start w:val="1"/>
      <w:numFmt w:val="bullet"/>
      <w:lvlText w:val="o"/>
      <w:lvlJc w:val="left"/>
      <w:pPr>
        <w:ind w:left="2149" w:hanging="360"/>
      </w:pPr>
      <w:rPr>
        <w:rFonts w:ascii="Courier New" w:hAnsi="Courier New" w:cs="Courier New" w:hint="default"/>
      </w:rPr>
    </w:lvl>
    <w:lvl w:ilvl="2" w:tplc="041F0005" w:tentative="1">
      <w:start w:val="1"/>
      <w:numFmt w:val="bullet"/>
      <w:lvlText w:val=""/>
      <w:lvlJc w:val="left"/>
      <w:pPr>
        <w:ind w:left="2869" w:hanging="360"/>
      </w:pPr>
      <w:rPr>
        <w:rFonts w:ascii="Wingdings" w:hAnsi="Wingdings" w:hint="default"/>
      </w:rPr>
    </w:lvl>
    <w:lvl w:ilvl="3" w:tplc="041F0001" w:tentative="1">
      <w:start w:val="1"/>
      <w:numFmt w:val="bullet"/>
      <w:lvlText w:val=""/>
      <w:lvlJc w:val="left"/>
      <w:pPr>
        <w:ind w:left="3589" w:hanging="360"/>
      </w:pPr>
      <w:rPr>
        <w:rFonts w:ascii="Symbol" w:hAnsi="Symbol" w:hint="default"/>
      </w:rPr>
    </w:lvl>
    <w:lvl w:ilvl="4" w:tplc="041F0003" w:tentative="1">
      <w:start w:val="1"/>
      <w:numFmt w:val="bullet"/>
      <w:lvlText w:val="o"/>
      <w:lvlJc w:val="left"/>
      <w:pPr>
        <w:ind w:left="4309" w:hanging="360"/>
      </w:pPr>
      <w:rPr>
        <w:rFonts w:ascii="Courier New" w:hAnsi="Courier New" w:cs="Courier New" w:hint="default"/>
      </w:rPr>
    </w:lvl>
    <w:lvl w:ilvl="5" w:tplc="041F0005" w:tentative="1">
      <w:start w:val="1"/>
      <w:numFmt w:val="bullet"/>
      <w:lvlText w:val=""/>
      <w:lvlJc w:val="left"/>
      <w:pPr>
        <w:ind w:left="5029" w:hanging="360"/>
      </w:pPr>
      <w:rPr>
        <w:rFonts w:ascii="Wingdings" w:hAnsi="Wingdings" w:hint="default"/>
      </w:rPr>
    </w:lvl>
    <w:lvl w:ilvl="6" w:tplc="041F0001" w:tentative="1">
      <w:start w:val="1"/>
      <w:numFmt w:val="bullet"/>
      <w:lvlText w:val=""/>
      <w:lvlJc w:val="left"/>
      <w:pPr>
        <w:ind w:left="5749" w:hanging="360"/>
      </w:pPr>
      <w:rPr>
        <w:rFonts w:ascii="Symbol" w:hAnsi="Symbol" w:hint="default"/>
      </w:rPr>
    </w:lvl>
    <w:lvl w:ilvl="7" w:tplc="041F0003" w:tentative="1">
      <w:start w:val="1"/>
      <w:numFmt w:val="bullet"/>
      <w:lvlText w:val="o"/>
      <w:lvlJc w:val="left"/>
      <w:pPr>
        <w:ind w:left="6469" w:hanging="360"/>
      </w:pPr>
      <w:rPr>
        <w:rFonts w:ascii="Courier New" w:hAnsi="Courier New" w:cs="Courier New" w:hint="default"/>
      </w:rPr>
    </w:lvl>
    <w:lvl w:ilvl="8" w:tplc="041F0005" w:tentative="1">
      <w:start w:val="1"/>
      <w:numFmt w:val="bullet"/>
      <w:lvlText w:val=""/>
      <w:lvlJc w:val="left"/>
      <w:pPr>
        <w:ind w:left="7189" w:hanging="360"/>
      </w:pPr>
      <w:rPr>
        <w:rFonts w:ascii="Wingdings" w:hAnsi="Wingdings" w:hint="default"/>
      </w:rPr>
    </w:lvl>
  </w:abstractNum>
  <w:abstractNum w:abstractNumId="9">
    <w:nsid w:val="7A241687"/>
    <w:multiLevelType w:val="hybridMultilevel"/>
    <w:tmpl w:val="BE56673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6"/>
  </w:num>
  <w:num w:numId="4">
    <w:abstractNumId w:val="8"/>
  </w:num>
  <w:num w:numId="5">
    <w:abstractNumId w:val="7"/>
  </w:num>
  <w:num w:numId="6">
    <w:abstractNumId w:val="0"/>
  </w:num>
  <w:num w:numId="7">
    <w:abstractNumId w:val="4"/>
  </w:num>
  <w:num w:numId="8">
    <w:abstractNumId w:val="9"/>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64E"/>
    <w:rsid w:val="000160BB"/>
    <w:rsid w:val="00040ACD"/>
    <w:rsid w:val="0004367D"/>
    <w:rsid w:val="00045D76"/>
    <w:rsid w:val="00055B2D"/>
    <w:rsid w:val="00061A9D"/>
    <w:rsid w:val="000902D1"/>
    <w:rsid w:val="000A63D5"/>
    <w:rsid w:val="000B37D3"/>
    <w:rsid w:val="000E7BA7"/>
    <w:rsid w:val="000F3F7D"/>
    <w:rsid w:val="000F7FD5"/>
    <w:rsid w:val="00104E0B"/>
    <w:rsid w:val="00106423"/>
    <w:rsid w:val="001136D1"/>
    <w:rsid w:val="0011412F"/>
    <w:rsid w:val="0011421D"/>
    <w:rsid w:val="001239C9"/>
    <w:rsid w:val="001257D6"/>
    <w:rsid w:val="00137A77"/>
    <w:rsid w:val="00157DB3"/>
    <w:rsid w:val="001613DC"/>
    <w:rsid w:val="0016402C"/>
    <w:rsid w:val="00165CCA"/>
    <w:rsid w:val="001840A2"/>
    <w:rsid w:val="001A5EEB"/>
    <w:rsid w:val="001B770F"/>
    <w:rsid w:val="001E1293"/>
    <w:rsid w:val="001E7F59"/>
    <w:rsid w:val="001F6DF1"/>
    <w:rsid w:val="00201294"/>
    <w:rsid w:val="00205184"/>
    <w:rsid w:val="0022659C"/>
    <w:rsid w:val="002338E2"/>
    <w:rsid w:val="002435E8"/>
    <w:rsid w:val="00260012"/>
    <w:rsid w:val="00263A51"/>
    <w:rsid w:val="0027666C"/>
    <w:rsid w:val="00276C44"/>
    <w:rsid w:val="00283508"/>
    <w:rsid w:val="002929B4"/>
    <w:rsid w:val="00293A1E"/>
    <w:rsid w:val="002A486C"/>
    <w:rsid w:val="002A64AB"/>
    <w:rsid w:val="002B3CA9"/>
    <w:rsid w:val="002B48B5"/>
    <w:rsid w:val="002B7F78"/>
    <w:rsid w:val="002C53F2"/>
    <w:rsid w:val="002D156D"/>
    <w:rsid w:val="002D23F1"/>
    <w:rsid w:val="002E33B5"/>
    <w:rsid w:val="002F0D75"/>
    <w:rsid w:val="003101C4"/>
    <w:rsid w:val="00316E96"/>
    <w:rsid w:val="003267A2"/>
    <w:rsid w:val="003506C1"/>
    <w:rsid w:val="003514C1"/>
    <w:rsid w:val="00354417"/>
    <w:rsid w:val="00355E0F"/>
    <w:rsid w:val="00357549"/>
    <w:rsid w:val="00371146"/>
    <w:rsid w:val="003802B7"/>
    <w:rsid w:val="00380B54"/>
    <w:rsid w:val="003908ED"/>
    <w:rsid w:val="00392747"/>
    <w:rsid w:val="003A0A15"/>
    <w:rsid w:val="003A2E38"/>
    <w:rsid w:val="003B6260"/>
    <w:rsid w:val="003B796D"/>
    <w:rsid w:val="003C7A00"/>
    <w:rsid w:val="003D0F1B"/>
    <w:rsid w:val="003F05F3"/>
    <w:rsid w:val="003F211D"/>
    <w:rsid w:val="00404662"/>
    <w:rsid w:val="00415EC6"/>
    <w:rsid w:val="004271BA"/>
    <w:rsid w:val="00431129"/>
    <w:rsid w:val="00431237"/>
    <w:rsid w:val="004606E7"/>
    <w:rsid w:val="00463997"/>
    <w:rsid w:val="00466AD8"/>
    <w:rsid w:val="00470896"/>
    <w:rsid w:val="00472826"/>
    <w:rsid w:val="00475445"/>
    <w:rsid w:val="0049110F"/>
    <w:rsid w:val="00491BBA"/>
    <w:rsid w:val="004A3CE5"/>
    <w:rsid w:val="004A4075"/>
    <w:rsid w:val="004B3C40"/>
    <w:rsid w:val="004B527F"/>
    <w:rsid w:val="004C01AB"/>
    <w:rsid w:val="004D0B85"/>
    <w:rsid w:val="004D4394"/>
    <w:rsid w:val="004D781B"/>
    <w:rsid w:val="004F3C0F"/>
    <w:rsid w:val="004F3F1B"/>
    <w:rsid w:val="005172E1"/>
    <w:rsid w:val="0053308D"/>
    <w:rsid w:val="005373BF"/>
    <w:rsid w:val="005374E0"/>
    <w:rsid w:val="005478FE"/>
    <w:rsid w:val="00561A49"/>
    <w:rsid w:val="005620D7"/>
    <w:rsid w:val="00565965"/>
    <w:rsid w:val="005929A2"/>
    <w:rsid w:val="005A09FE"/>
    <w:rsid w:val="005B2BB0"/>
    <w:rsid w:val="005B6FA3"/>
    <w:rsid w:val="005D2518"/>
    <w:rsid w:val="005F04C6"/>
    <w:rsid w:val="006030D5"/>
    <w:rsid w:val="00607B20"/>
    <w:rsid w:val="00611AD4"/>
    <w:rsid w:val="00622E89"/>
    <w:rsid w:val="00642EA6"/>
    <w:rsid w:val="00643F63"/>
    <w:rsid w:val="0066140E"/>
    <w:rsid w:val="00667E69"/>
    <w:rsid w:val="006724B9"/>
    <w:rsid w:val="00672D9D"/>
    <w:rsid w:val="006A125C"/>
    <w:rsid w:val="006A6885"/>
    <w:rsid w:val="006D10C4"/>
    <w:rsid w:val="006D29B3"/>
    <w:rsid w:val="00702C34"/>
    <w:rsid w:val="007122B5"/>
    <w:rsid w:val="00714D55"/>
    <w:rsid w:val="007152EF"/>
    <w:rsid w:val="00717E5C"/>
    <w:rsid w:val="00722E47"/>
    <w:rsid w:val="00763FF7"/>
    <w:rsid w:val="00766F82"/>
    <w:rsid w:val="007842D6"/>
    <w:rsid w:val="007A57B5"/>
    <w:rsid w:val="007A6F95"/>
    <w:rsid w:val="007B0D18"/>
    <w:rsid w:val="007D75DA"/>
    <w:rsid w:val="007E75CF"/>
    <w:rsid w:val="007F07CE"/>
    <w:rsid w:val="00807547"/>
    <w:rsid w:val="00807A38"/>
    <w:rsid w:val="00817179"/>
    <w:rsid w:val="0083273D"/>
    <w:rsid w:val="008360B1"/>
    <w:rsid w:val="008450E4"/>
    <w:rsid w:val="0085206F"/>
    <w:rsid w:val="00877672"/>
    <w:rsid w:val="008808E8"/>
    <w:rsid w:val="008900FB"/>
    <w:rsid w:val="008B37D3"/>
    <w:rsid w:val="008C35F2"/>
    <w:rsid w:val="008C46E1"/>
    <w:rsid w:val="008D4958"/>
    <w:rsid w:val="0090787F"/>
    <w:rsid w:val="009203E7"/>
    <w:rsid w:val="00921CB2"/>
    <w:rsid w:val="009373AB"/>
    <w:rsid w:val="009375B0"/>
    <w:rsid w:val="009415EF"/>
    <w:rsid w:val="0094746F"/>
    <w:rsid w:val="00954D45"/>
    <w:rsid w:val="00971359"/>
    <w:rsid w:val="00973461"/>
    <w:rsid w:val="00986CD0"/>
    <w:rsid w:val="00986F64"/>
    <w:rsid w:val="009A0631"/>
    <w:rsid w:val="009B1E9A"/>
    <w:rsid w:val="009C4716"/>
    <w:rsid w:val="009C6D2D"/>
    <w:rsid w:val="009D564E"/>
    <w:rsid w:val="009E3A4C"/>
    <w:rsid w:val="009E675A"/>
    <w:rsid w:val="009E7217"/>
    <w:rsid w:val="00A11F92"/>
    <w:rsid w:val="00A47FD3"/>
    <w:rsid w:val="00A60515"/>
    <w:rsid w:val="00A71183"/>
    <w:rsid w:val="00A91403"/>
    <w:rsid w:val="00A957E3"/>
    <w:rsid w:val="00AA33AC"/>
    <w:rsid w:val="00AF1017"/>
    <w:rsid w:val="00AF4BAB"/>
    <w:rsid w:val="00B10E94"/>
    <w:rsid w:val="00B2340E"/>
    <w:rsid w:val="00B341E4"/>
    <w:rsid w:val="00B356D3"/>
    <w:rsid w:val="00B551E4"/>
    <w:rsid w:val="00B67653"/>
    <w:rsid w:val="00B81C88"/>
    <w:rsid w:val="00BA40E2"/>
    <w:rsid w:val="00BC2572"/>
    <w:rsid w:val="00BC2FDB"/>
    <w:rsid w:val="00BD18BB"/>
    <w:rsid w:val="00BF05DA"/>
    <w:rsid w:val="00C10C50"/>
    <w:rsid w:val="00C12F99"/>
    <w:rsid w:val="00C17D6B"/>
    <w:rsid w:val="00C23C7E"/>
    <w:rsid w:val="00C41AF4"/>
    <w:rsid w:val="00C5639D"/>
    <w:rsid w:val="00C63628"/>
    <w:rsid w:val="00C71458"/>
    <w:rsid w:val="00C80116"/>
    <w:rsid w:val="00C854A3"/>
    <w:rsid w:val="00C91559"/>
    <w:rsid w:val="00C937D0"/>
    <w:rsid w:val="00C93FC6"/>
    <w:rsid w:val="00C940C0"/>
    <w:rsid w:val="00CA5C2B"/>
    <w:rsid w:val="00CC1E8F"/>
    <w:rsid w:val="00CC2A51"/>
    <w:rsid w:val="00CC39D6"/>
    <w:rsid w:val="00CD7D09"/>
    <w:rsid w:val="00D01445"/>
    <w:rsid w:val="00D06B5B"/>
    <w:rsid w:val="00D10E65"/>
    <w:rsid w:val="00D15D37"/>
    <w:rsid w:val="00D17400"/>
    <w:rsid w:val="00D3406B"/>
    <w:rsid w:val="00D53DEF"/>
    <w:rsid w:val="00D62E6F"/>
    <w:rsid w:val="00D70716"/>
    <w:rsid w:val="00D80783"/>
    <w:rsid w:val="00D977EA"/>
    <w:rsid w:val="00DA1AC9"/>
    <w:rsid w:val="00DC7D5B"/>
    <w:rsid w:val="00DC7ED1"/>
    <w:rsid w:val="00E0193C"/>
    <w:rsid w:val="00E13ABD"/>
    <w:rsid w:val="00E179A6"/>
    <w:rsid w:val="00E245B7"/>
    <w:rsid w:val="00E32151"/>
    <w:rsid w:val="00E32B14"/>
    <w:rsid w:val="00E44933"/>
    <w:rsid w:val="00E6432F"/>
    <w:rsid w:val="00E778C7"/>
    <w:rsid w:val="00EC13E6"/>
    <w:rsid w:val="00ED5355"/>
    <w:rsid w:val="00ED7C88"/>
    <w:rsid w:val="00EE06D4"/>
    <w:rsid w:val="00F02816"/>
    <w:rsid w:val="00F02B3F"/>
    <w:rsid w:val="00F03354"/>
    <w:rsid w:val="00F073A8"/>
    <w:rsid w:val="00F07D99"/>
    <w:rsid w:val="00F11FC8"/>
    <w:rsid w:val="00F1209E"/>
    <w:rsid w:val="00F37C51"/>
    <w:rsid w:val="00F60EDC"/>
    <w:rsid w:val="00F7325E"/>
    <w:rsid w:val="00F910D5"/>
    <w:rsid w:val="00F92922"/>
    <w:rsid w:val="00FB552F"/>
    <w:rsid w:val="00FB6B75"/>
    <w:rsid w:val="00FC37B9"/>
    <w:rsid w:val="00FF0BF5"/>
    <w:rsid w:val="00FF4A40"/>
    <w:rsid w:val="00FF67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5505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64E"/>
    <w:rPr>
      <w:rFonts w:ascii="Times New Roman" w:eastAsia="Times New Roman" w:hAnsi="Times New Roman" w:cs="Times New Roman"/>
      <w:lang w:val="tr-TR" w:eastAsia="tr-TR"/>
    </w:rPr>
  </w:style>
  <w:style w:type="paragraph" w:styleId="Balk1">
    <w:name w:val="heading 1"/>
    <w:next w:val="TezMetni15Satr"/>
    <w:link w:val="Balk1Char"/>
    <w:qFormat/>
    <w:rsid w:val="009D564E"/>
    <w:pPr>
      <w:keepNext/>
      <w:spacing w:line="360" w:lineRule="auto"/>
      <w:outlineLvl w:val="0"/>
    </w:pPr>
    <w:rPr>
      <w:rFonts w:ascii="Times New Roman" w:eastAsia="Times New Roman" w:hAnsi="Times New Roman" w:cs="Arial"/>
      <w:b/>
      <w:bCs/>
      <w:kern w:val="32"/>
      <w:lang w:val="tr-TR" w:eastAsia="tr-TR"/>
    </w:rPr>
  </w:style>
  <w:style w:type="paragraph" w:styleId="Balk2">
    <w:name w:val="heading 2"/>
    <w:next w:val="TezMetni15Satr"/>
    <w:link w:val="Balk2Char"/>
    <w:qFormat/>
    <w:rsid w:val="009D564E"/>
    <w:pPr>
      <w:keepNext/>
      <w:spacing w:line="360" w:lineRule="auto"/>
      <w:outlineLvl w:val="1"/>
    </w:pPr>
    <w:rPr>
      <w:rFonts w:ascii="Times New Roman" w:eastAsia="Times New Roman" w:hAnsi="Times New Roman" w:cs="Arial"/>
      <w:b/>
      <w:bCs/>
      <w:iCs/>
      <w:lang w:val="tr-TR" w:eastAsia="tr-TR"/>
    </w:rPr>
  </w:style>
  <w:style w:type="paragraph" w:styleId="Balk3">
    <w:name w:val="heading 3"/>
    <w:basedOn w:val="Normal"/>
    <w:next w:val="Normal"/>
    <w:link w:val="Balk3Char"/>
    <w:uiPriority w:val="9"/>
    <w:unhideWhenUsed/>
    <w:qFormat/>
    <w:rsid w:val="009D564E"/>
    <w:pPr>
      <w:keepNext/>
      <w:keepLines/>
      <w:spacing w:before="40"/>
      <w:outlineLvl w:val="2"/>
    </w:pPr>
    <w:rPr>
      <w:rFonts w:asciiTheme="majorHAnsi" w:eastAsiaTheme="majorEastAsia" w:hAnsiTheme="majorHAnsi" w:cstheme="majorBidi"/>
      <w:color w:val="1F4D78"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rsid w:val="009D564E"/>
    <w:rPr>
      <w:rFonts w:ascii="Times New Roman" w:eastAsia="Times New Roman" w:hAnsi="Times New Roman" w:cs="Arial"/>
      <w:b/>
      <w:bCs/>
      <w:kern w:val="32"/>
      <w:lang w:val="tr-TR" w:eastAsia="tr-TR"/>
    </w:rPr>
  </w:style>
  <w:style w:type="character" w:customStyle="1" w:styleId="Balk2Char">
    <w:name w:val="Başlık 2 Char"/>
    <w:basedOn w:val="VarsaylanParagrafYazTipi"/>
    <w:link w:val="Balk2"/>
    <w:rsid w:val="009D564E"/>
    <w:rPr>
      <w:rFonts w:ascii="Times New Roman" w:eastAsia="Times New Roman" w:hAnsi="Times New Roman" w:cs="Arial"/>
      <w:b/>
      <w:bCs/>
      <w:iCs/>
      <w:lang w:val="tr-TR" w:eastAsia="tr-TR"/>
    </w:rPr>
  </w:style>
  <w:style w:type="paragraph" w:styleId="stbilgi">
    <w:name w:val="header"/>
    <w:basedOn w:val="Normal"/>
    <w:link w:val="stbilgiChar"/>
    <w:semiHidden/>
    <w:rsid w:val="009D564E"/>
    <w:pPr>
      <w:tabs>
        <w:tab w:val="center" w:pos="4536"/>
        <w:tab w:val="right" w:pos="9072"/>
      </w:tabs>
    </w:pPr>
  </w:style>
  <w:style w:type="character" w:customStyle="1" w:styleId="stbilgiChar">
    <w:name w:val="Üstbilgi Char"/>
    <w:basedOn w:val="VarsaylanParagrafYazTipi"/>
    <w:link w:val="stbilgi"/>
    <w:semiHidden/>
    <w:rsid w:val="009D564E"/>
    <w:rPr>
      <w:rFonts w:ascii="Times New Roman" w:eastAsia="Times New Roman" w:hAnsi="Times New Roman" w:cs="Times New Roman"/>
      <w:lang w:val="tr-TR" w:eastAsia="tr-TR"/>
    </w:rPr>
  </w:style>
  <w:style w:type="paragraph" w:styleId="Altbilgi">
    <w:name w:val="footer"/>
    <w:basedOn w:val="Normal"/>
    <w:link w:val="AltbilgiChar"/>
    <w:semiHidden/>
    <w:rsid w:val="009D564E"/>
    <w:pPr>
      <w:tabs>
        <w:tab w:val="center" w:pos="4536"/>
        <w:tab w:val="right" w:pos="9072"/>
      </w:tabs>
    </w:pPr>
  </w:style>
  <w:style w:type="character" w:customStyle="1" w:styleId="AltbilgiChar">
    <w:name w:val="Altbilgi Char"/>
    <w:basedOn w:val="VarsaylanParagrafYazTipi"/>
    <w:link w:val="Altbilgi"/>
    <w:semiHidden/>
    <w:rsid w:val="009D564E"/>
    <w:rPr>
      <w:rFonts w:ascii="Times New Roman" w:eastAsia="Times New Roman" w:hAnsi="Times New Roman" w:cs="Times New Roman"/>
      <w:lang w:val="tr-TR" w:eastAsia="tr-TR"/>
    </w:rPr>
  </w:style>
  <w:style w:type="character" w:styleId="SayfaNumaras">
    <w:name w:val="page number"/>
    <w:basedOn w:val="VarsaylanParagrafYazTipi"/>
    <w:semiHidden/>
    <w:rsid w:val="009D564E"/>
  </w:style>
  <w:style w:type="paragraph" w:customStyle="1" w:styleId="TezMetni15Satr">
    <w:name w:val="Tez Metni_1.5 Satır"/>
    <w:basedOn w:val="Normal"/>
    <w:rsid w:val="009D564E"/>
    <w:pPr>
      <w:spacing w:line="360" w:lineRule="auto"/>
      <w:ind w:firstLine="709"/>
      <w:jc w:val="both"/>
    </w:pPr>
  </w:style>
  <w:style w:type="paragraph" w:customStyle="1" w:styleId="TezMetni10Satr">
    <w:name w:val="Tez Metni_1.0 Satır"/>
    <w:rsid w:val="009D564E"/>
    <w:pPr>
      <w:ind w:firstLine="709"/>
      <w:jc w:val="both"/>
    </w:pPr>
    <w:rPr>
      <w:rFonts w:ascii="Times New Roman" w:eastAsia="Times New Roman" w:hAnsi="Times New Roman" w:cs="Times New Roman"/>
      <w:lang w:val="tr-TR" w:eastAsia="tr-TR"/>
    </w:rPr>
  </w:style>
  <w:style w:type="paragraph" w:customStyle="1" w:styleId="ekil">
    <w:name w:val="Şekil"/>
    <w:next w:val="ekilAklamas"/>
    <w:rsid w:val="009D564E"/>
    <w:pPr>
      <w:jc w:val="center"/>
    </w:pPr>
    <w:rPr>
      <w:rFonts w:ascii="Times New Roman" w:eastAsia="Times New Roman" w:hAnsi="Times New Roman" w:cs="Times New Roman"/>
      <w:lang w:val="tr-TR" w:eastAsia="tr-TR"/>
    </w:rPr>
  </w:style>
  <w:style w:type="paragraph" w:customStyle="1" w:styleId="ekilAklamas">
    <w:name w:val="Şekil Açıklaması"/>
    <w:next w:val="TezMetni15Satr"/>
    <w:rsid w:val="009D564E"/>
    <w:pPr>
      <w:jc w:val="center"/>
    </w:pPr>
    <w:rPr>
      <w:rFonts w:ascii="Times New Roman" w:eastAsia="Times New Roman" w:hAnsi="Times New Roman" w:cs="Times New Roman"/>
      <w:sz w:val="20"/>
      <w:lang w:val="tr-TR" w:eastAsia="tr-TR"/>
    </w:rPr>
  </w:style>
  <w:style w:type="paragraph" w:customStyle="1" w:styleId="izelgeAklamas">
    <w:name w:val="Çizelge Açıklaması"/>
    <w:rsid w:val="009D564E"/>
    <w:pPr>
      <w:jc w:val="center"/>
    </w:pPr>
    <w:rPr>
      <w:rFonts w:ascii="Times New Roman" w:eastAsia="Times New Roman" w:hAnsi="Times New Roman" w:cs="Times New Roman"/>
      <w:sz w:val="20"/>
      <w:lang w:val="tr-TR" w:eastAsia="tr-TR"/>
    </w:rPr>
  </w:style>
  <w:style w:type="paragraph" w:customStyle="1" w:styleId="izelgeiSoldan">
    <w:name w:val="Çizelge İçi Soldan"/>
    <w:rsid w:val="009D564E"/>
    <w:rPr>
      <w:rFonts w:ascii="Times New Roman" w:eastAsia="Times New Roman" w:hAnsi="Times New Roman" w:cs="Times New Roman"/>
      <w:sz w:val="20"/>
      <w:lang w:val="tr-TR" w:eastAsia="tr-TR"/>
    </w:rPr>
  </w:style>
  <w:style w:type="paragraph" w:customStyle="1" w:styleId="izelgeiOatadan">
    <w:name w:val="Çizelge İçi Oatadan"/>
    <w:rsid w:val="009D564E"/>
    <w:pPr>
      <w:jc w:val="center"/>
    </w:pPr>
    <w:rPr>
      <w:rFonts w:ascii="Times New Roman" w:eastAsia="Times New Roman" w:hAnsi="Times New Roman" w:cs="Times New Roman"/>
      <w:sz w:val="20"/>
      <w:lang w:val="tr-TR" w:eastAsia="tr-TR"/>
    </w:rPr>
  </w:style>
  <w:style w:type="paragraph" w:customStyle="1" w:styleId="Dipnot">
    <w:name w:val="Dipnot"/>
    <w:next w:val="TezMetni15Satr"/>
    <w:rsid w:val="009D564E"/>
    <w:rPr>
      <w:rFonts w:ascii="Times New Roman" w:eastAsia="Times New Roman" w:hAnsi="Times New Roman" w:cs="Times New Roman"/>
      <w:sz w:val="20"/>
      <w:lang w:val="tr-TR" w:eastAsia="tr-TR"/>
    </w:rPr>
  </w:style>
  <w:style w:type="paragraph" w:customStyle="1" w:styleId="KaynaklarListesi">
    <w:name w:val="Kaynaklar Listesi"/>
    <w:rsid w:val="009D564E"/>
    <w:pPr>
      <w:ind w:left="567" w:hanging="567"/>
      <w:jc w:val="both"/>
    </w:pPr>
    <w:rPr>
      <w:rFonts w:ascii="Times New Roman" w:eastAsia="Times New Roman" w:hAnsi="Times New Roman" w:cs="Times New Roman"/>
      <w:lang w:val="tr-TR" w:eastAsia="tr-TR"/>
    </w:rPr>
  </w:style>
  <w:style w:type="paragraph" w:styleId="T1">
    <w:name w:val="toc 1"/>
    <w:basedOn w:val="Normal"/>
    <w:next w:val="Normal"/>
    <w:autoRedefine/>
    <w:uiPriority w:val="39"/>
    <w:rsid w:val="009D564E"/>
    <w:pPr>
      <w:tabs>
        <w:tab w:val="right" w:leader="dot" w:pos="8493"/>
      </w:tabs>
      <w:spacing w:before="240" w:after="240"/>
    </w:pPr>
    <w:rPr>
      <w:b/>
      <w:noProof/>
    </w:rPr>
  </w:style>
  <w:style w:type="character" w:styleId="Kpr">
    <w:name w:val="Hyperlink"/>
    <w:basedOn w:val="VarsaylanParagrafYazTipi"/>
    <w:uiPriority w:val="99"/>
    <w:rsid w:val="009D564E"/>
    <w:rPr>
      <w:color w:val="0000FF"/>
      <w:u w:val="single"/>
    </w:rPr>
  </w:style>
  <w:style w:type="paragraph" w:styleId="T2">
    <w:name w:val="toc 2"/>
    <w:basedOn w:val="Normal"/>
    <w:next w:val="Normal"/>
    <w:autoRedefine/>
    <w:uiPriority w:val="39"/>
    <w:rsid w:val="009D564E"/>
    <w:pPr>
      <w:ind w:left="240"/>
    </w:pPr>
  </w:style>
  <w:style w:type="paragraph" w:styleId="T3">
    <w:name w:val="toc 3"/>
    <w:basedOn w:val="Normal"/>
    <w:next w:val="Normal"/>
    <w:autoRedefine/>
    <w:uiPriority w:val="39"/>
    <w:rsid w:val="009D564E"/>
    <w:pPr>
      <w:ind w:left="480"/>
    </w:pPr>
  </w:style>
  <w:style w:type="paragraph" w:customStyle="1" w:styleId="Balk1derece">
    <w:name w:val="Başlık 1. derece"/>
    <w:next w:val="TezMetni15Satr"/>
    <w:rsid w:val="009D564E"/>
    <w:pPr>
      <w:spacing w:line="360" w:lineRule="auto"/>
      <w:outlineLvl w:val="0"/>
    </w:pPr>
    <w:rPr>
      <w:rFonts w:ascii="Times New Roman" w:eastAsia="Times New Roman" w:hAnsi="Times New Roman" w:cs="Times New Roman"/>
      <w:b/>
      <w:lang w:val="tr-TR" w:eastAsia="tr-TR"/>
    </w:rPr>
  </w:style>
  <w:style w:type="paragraph" w:customStyle="1" w:styleId="Balk2derece">
    <w:name w:val="Başlık 2. derece"/>
    <w:next w:val="TezMetni15Satr"/>
    <w:rsid w:val="009D564E"/>
    <w:pPr>
      <w:spacing w:line="360" w:lineRule="auto"/>
      <w:outlineLvl w:val="1"/>
    </w:pPr>
    <w:rPr>
      <w:rFonts w:ascii="Times New Roman" w:eastAsia="Times New Roman" w:hAnsi="Times New Roman" w:cs="Times New Roman"/>
      <w:b/>
      <w:lang w:val="tr-TR" w:eastAsia="tr-TR"/>
    </w:rPr>
  </w:style>
  <w:style w:type="paragraph" w:customStyle="1" w:styleId="Balk3derece">
    <w:name w:val="Başlık 3. derece"/>
    <w:basedOn w:val="TezMetni10Satr"/>
    <w:rsid w:val="009D564E"/>
    <w:pPr>
      <w:spacing w:line="360" w:lineRule="auto"/>
      <w:ind w:firstLine="0"/>
      <w:jc w:val="left"/>
      <w:outlineLvl w:val="2"/>
    </w:pPr>
    <w:rPr>
      <w:b/>
    </w:rPr>
  </w:style>
  <w:style w:type="paragraph" w:customStyle="1" w:styleId="Balk4derece">
    <w:name w:val="Başlık 4. derece"/>
    <w:next w:val="TezMetni15Satr"/>
    <w:rsid w:val="009D564E"/>
    <w:pPr>
      <w:spacing w:line="360" w:lineRule="auto"/>
      <w:outlineLvl w:val="3"/>
    </w:pPr>
    <w:rPr>
      <w:rFonts w:ascii="Times New Roman" w:eastAsia="Times New Roman" w:hAnsi="Times New Roman" w:cs="Times New Roman"/>
      <w:b/>
      <w:lang w:val="tr-TR" w:eastAsia="tr-TR"/>
    </w:rPr>
  </w:style>
  <w:style w:type="character" w:customStyle="1" w:styleId="Balk3Char">
    <w:name w:val="Başlık 3 Char"/>
    <w:basedOn w:val="VarsaylanParagrafYazTipi"/>
    <w:link w:val="Balk3"/>
    <w:uiPriority w:val="9"/>
    <w:rsid w:val="009D564E"/>
    <w:rPr>
      <w:rFonts w:asciiTheme="majorHAnsi" w:eastAsiaTheme="majorEastAsia" w:hAnsiTheme="majorHAnsi" w:cstheme="majorBidi"/>
      <w:color w:val="1F4D78" w:themeColor="accent1" w:themeShade="7F"/>
      <w:lang w:val="tr-TR" w:eastAsia="tr-TR"/>
    </w:rPr>
  </w:style>
  <w:style w:type="paragraph" w:styleId="BalonMetni">
    <w:name w:val="Balloon Text"/>
    <w:basedOn w:val="Normal"/>
    <w:link w:val="BalonMetniChar"/>
    <w:uiPriority w:val="99"/>
    <w:semiHidden/>
    <w:unhideWhenUsed/>
    <w:rsid w:val="00C80116"/>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C80116"/>
    <w:rPr>
      <w:rFonts w:ascii="Segoe UI" w:eastAsia="Times New Roman" w:hAnsi="Segoe UI" w:cs="Segoe UI"/>
      <w:sz w:val="18"/>
      <w:szCs w:val="18"/>
      <w:lang w:val="tr-TR" w:eastAsia="tr-TR"/>
    </w:rPr>
  </w:style>
  <w:style w:type="table" w:styleId="OrtaList2-Vurgu1">
    <w:name w:val="Medium List 2 Accent 1"/>
    <w:basedOn w:val="NormalTablo"/>
    <w:uiPriority w:val="66"/>
    <w:rsid w:val="0004367D"/>
    <w:rPr>
      <w:rFonts w:asciiTheme="majorHAnsi" w:eastAsiaTheme="majorEastAsia" w:hAnsiTheme="majorHAnsi" w:cstheme="majorBidi"/>
      <w:color w:val="000000" w:themeColor="text1"/>
      <w:sz w:val="22"/>
      <w:szCs w:val="22"/>
      <w:lang w:val="tr-TR" w:eastAsia="tr-TR"/>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7840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www.fuarsistem.com"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AF23D0AC-0DDD-48DD-9066-F81DF7F15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TotalTime>
  <Pages>1</Pages>
  <Words>2267</Words>
  <Characters>12926</Characters>
  <Application>Microsoft Office Word</Application>
  <DocSecurity>0</DocSecurity>
  <Lines>107</Lines>
  <Paragraphs>30</Paragraphs>
  <ScaleCrop>false</ScaleCrop>
  <HeadingPairs>
    <vt:vector size="6" baseType="variant">
      <vt:variant>
        <vt:lpstr>Konu Başlığı</vt:lpstr>
      </vt:variant>
      <vt:variant>
        <vt:i4>1</vt:i4>
      </vt:variant>
      <vt:variant>
        <vt:lpstr>Title</vt:lpstr>
      </vt:variant>
      <vt:variant>
        <vt:i4>1</vt:i4>
      </vt:variant>
      <vt:variant>
        <vt:lpstr>Headings</vt:lpstr>
      </vt:variant>
      <vt:variant>
        <vt:i4>21</vt:i4>
      </vt:variant>
    </vt:vector>
  </HeadingPairs>
  <TitlesOfParts>
    <vt:vector size="23" baseType="lpstr">
      <vt:lpstr/>
      <vt:lpstr/>
      <vt:lpstr/>
      <vt:lpstr>ÖZET</vt:lpstr>
      <vt:lpstr>İÇİNDEKİLER</vt:lpstr>
      <vt:lpstr>SİMGELER VE KISALTMALAR</vt:lpstr>
      <vt:lpstr>1. GİRİŞ</vt:lpstr>
      <vt:lpstr>    1.1. Birinci Bölüm İkinci Derece Başlık</vt:lpstr>
      <vt:lpstr>        1.1.1. Birinci bölüm üçüncü derece başlık</vt:lpstr>
      <vt:lpstr/>
      <vt:lpstr>2. KAYNAK ARAŞTIRMASI</vt:lpstr>
      <vt:lpstr>    2.1. İkinci Bölüm İkinci Derece Başlık</vt:lpstr>
      <vt:lpstr>        2.1.1. İkinci bölüm üçüncü derece başlık</vt:lpstr>
      <vt:lpstr>3. MATERYAL VE YÖNTEM</vt:lpstr>
      <vt:lpstr>    3.1. Üçüncü Bölüm İkinci Derece Başlık</vt:lpstr>
      <vt:lpstr>        3.1.1. Üçüncü bölüm üçüncü derece başlık</vt:lpstr>
      <vt:lpstr>4. ARAŞTIRMA SONUÇLARI VE TARTIŞMA</vt:lpstr>
      <vt:lpstr>    /4.1. Dördüncü Bölüm İkinci Derece Başlık</vt:lpstr>
      <vt:lpstr>        4.1.1. Dördüncü bölüm üçüncü derece başlık</vt:lpstr>
      <vt:lpstr>5. SONUÇLAR VE ÖNERİLER</vt:lpstr>
      <vt:lpstr>    5.1 Sonuçlar</vt:lpstr>
      <vt:lpstr>    5.2 Öneriler</vt:lpstr>
      <vt:lpstr>KAYNAKLAR</vt:lpstr>
    </vt:vector>
  </TitlesOfParts>
  <Company>Hewlett-Packard</Company>
  <LinksUpToDate>false</LinksUpToDate>
  <CharactersWithSpaces>15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ir seker</dc:creator>
  <cp:keywords/>
  <dc:description/>
  <cp:lastModifiedBy>ERHAN BİLGİN</cp:lastModifiedBy>
  <cp:revision>31</cp:revision>
  <cp:lastPrinted>2017-10-09T12:07:00Z</cp:lastPrinted>
  <dcterms:created xsi:type="dcterms:W3CDTF">2017-09-23T13:59:00Z</dcterms:created>
  <dcterms:modified xsi:type="dcterms:W3CDTF">2018-06-04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c0becb-0d00-3fe0-879e-98fd51e5b4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